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64034" w14:textId="4484E4CA" w:rsidR="009906AB" w:rsidRPr="003345D5" w:rsidRDefault="009906AB" w:rsidP="003345D5">
      <w:pPr>
        <w:rPr>
          <w:bCs/>
          <w:color w:val="0D0D0D"/>
        </w:rPr>
      </w:pPr>
      <w:r>
        <w:rPr>
          <w:bCs/>
          <w:color w:val="0D0D0D"/>
        </w:rPr>
        <w:t>Attentional (</w:t>
      </w:r>
      <w:proofErr w:type="spellStart"/>
      <w:r>
        <w:rPr>
          <w:bCs/>
          <w:color w:val="0D0D0D"/>
        </w:rPr>
        <w:t>dys</w:t>
      </w:r>
      <w:proofErr w:type="spellEnd"/>
      <w:r>
        <w:rPr>
          <w:bCs/>
          <w:color w:val="0D0D0D"/>
        </w:rPr>
        <w:t xml:space="preserve">)control is </w:t>
      </w:r>
      <w:r w:rsidR="003345D5">
        <w:rPr>
          <w:bCs/>
          <w:color w:val="0D0D0D"/>
        </w:rPr>
        <w:t>key</w:t>
      </w:r>
      <w:r>
        <w:rPr>
          <w:bCs/>
          <w:color w:val="0D0D0D"/>
        </w:rPr>
        <w:t xml:space="preserve"> </w:t>
      </w:r>
      <w:r w:rsidR="003345D5">
        <w:rPr>
          <w:bCs/>
          <w:color w:val="0D0D0D"/>
        </w:rPr>
        <w:t xml:space="preserve">to </w:t>
      </w:r>
      <w:r>
        <w:rPr>
          <w:bCs/>
          <w:color w:val="0D0D0D"/>
        </w:rPr>
        <w:t xml:space="preserve">(mal)adaptive responding to both environmental (external) and metal (internal) </w:t>
      </w:r>
      <w:r w:rsidR="003345D5">
        <w:rPr>
          <w:bCs/>
          <w:color w:val="0D0D0D"/>
        </w:rPr>
        <w:t>events</w:t>
      </w:r>
      <w:r>
        <w:rPr>
          <w:bCs/>
          <w:color w:val="0D0D0D"/>
        </w:rPr>
        <w:t xml:space="preserve"> and demands</w:t>
      </w:r>
      <w:r w:rsidR="003345D5">
        <w:rPr>
          <w:bCs/>
          <w:color w:val="0D0D0D"/>
        </w:rPr>
        <w:t xml:space="preserve"> (</w:t>
      </w:r>
      <w:proofErr w:type="spellStart"/>
      <w:r w:rsidR="003345D5" w:rsidRPr="00BB0C95">
        <w:t>Ruimi</w:t>
      </w:r>
      <w:proofErr w:type="spellEnd"/>
      <w:r w:rsidR="003345D5">
        <w:t xml:space="preserve">, </w:t>
      </w:r>
      <w:r w:rsidR="003345D5" w:rsidRPr="00BB0C95">
        <w:t>Amir</w:t>
      </w:r>
      <w:r w:rsidR="003345D5">
        <w:t xml:space="preserve">, </w:t>
      </w:r>
      <w:proofErr w:type="spellStart"/>
      <w:r w:rsidR="003345D5" w:rsidRPr="0065105A">
        <w:t>Hadash</w:t>
      </w:r>
      <w:proofErr w:type="spellEnd"/>
      <w:r w:rsidR="003345D5">
        <w:t xml:space="preserve">, </w:t>
      </w:r>
      <w:r w:rsidR="003345D5">
        <w:t>Goldstein</w:t>
      </w:r>
      <w:r w:rsidR="003345D5">
        <w:t xml:space="preserve"> &amp; </w:t>
      </w:r>
      <w:r w:rsidR="003345D5" w:rsidRPr="00BB0C95">
        <w:t>Bernstein</w:t>
      </w:r>
      <w:r w:rsidR="003345D5">
        <w:t>, submitted/2020</w:t>
      </w:r>
      <w:r w:rsidR="003345D5">
        <w:rPr>
          <w:bCs/>
          <w:color w:val="0D0D0D"/>
        </w:rPr>
        <w:t xml:space="preserve">; </w:t>
      </w:r>
      <w:r>
        <w:rPr>
          <w:bCs/>
          <w:color w:val="0D0D0D"/>
        </w:rPr>
        <w:fldChar w:fldCharType="begin" w:fldLock="1"/>
      </w:r>
      <w:r>
        <w:rPr>
          <w:bCs/>
          <w:color w:val="0D0D0D"/>
        </w:rPr>
        <w:instrText>ADDIN CSL_CITATION {"citationItems":[{"id":"ITEM-1","itemData":{"author":[{"dropping-particle":"","family":"Harvey","given":"A. G.","non-dropping-particle":"","parse-names":false,"suffix":""},{"dropping-particle":"","family":"Watkins","given":"E.","non-dropping-particle":"","parse-names":false,"suffix":""}],"id":"ITEM-1","issued":{"date-parts":[["2004"]]},"title":"Cognitive behavioural processes across psychological disorders: A transdiagnostic approach to research and treatment","type":"book"},"uris":["http://www.mendeley.com/documents/?uuid=1fbed642-8de4-4a3d-8395-e545e5ade3cc"]},{"id":"ITEM-2","itemData":{"DOI":"10.1016/J.TICS.2018.01.001","author":[{"dropping-particle":"","family":"Mogg","given":"Karin","non-dropping-particle":"","parse-names":false,"suffix":""},{"dropping-particle":"","family":"Bradley","given":"Brendan P.","non-dropping-particle":"","parse-names":false,"suffix":""}],"container-title":"Trends in Cognitive Sciences","id":"ITEM-2","issue":"3","issued":{"date-parts":[["2018","3","1"]]},"page":"225-240","publisher":"Elsevier Current Trends","title":"Anxiety and Threat-Related Attention: Cognitive-Motivational Framework and Treatment","type":"article-journal","volume":"22"},"uris":["http://www.mendeley.com/documents/?uuid=fcf4f598-69f7-3544-85c8-27a673003af5"]},{"id":"ITEM-3","itemData":{"ISBN":"0-471-91845-8 (Hardcover); 0-471-92966-2 (Paperback)","abstract":"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6 APA, all rights reserved)","author":[{"dropping-particle":"","family":"Williams","given":"J Mark G","non-dropping-particle":"","parse-names":false,"suffix":""},{"dropping-particle":"","family":"Watts","given":"Fraser N","non-dropping-particle":"","parse-names":false,"suffix":""},{"dropping-particle":"","family":"MacLeod","given":"Colin","non-dropping-particle":"","parse-names":false,"suffix":""},{"dropping-particle":"","family":"Mathews","given":"Andrew","non-dropping-particle":"","parse-names":false,"suffix":""}],"collection-title":"The Wiley series in clinical psychology.","container-title":"Cognitive psychology and emotional disorders.","id":"ITEM-3","issued":{"date-parts":[["1988"]]},"number-of-pages":"ix, 226-ix, 226","publisher":"John Wiley &amp; Sons","publisher-place":"Oxford, England","title":"Cognitive psychology and emotional disorders.","type":"book"},"uris":["http://www.mendeley.com/documents/?uuid=c5c724db-90e6-46d9-a67e-3eef5397ffc1"]},{"id":"ITEM-4","itemData":{"DOI":"10.1521/ijct.2008.1.3.192","ISSN":"19371217","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4","issue":"3","issued":{"date-parts":[["2008"]]},"page":"192-205","publisher":"Springer International Publishing","title":"Repetitive negative thinking as a transdiagnostic process","type":"article-journal","volume":"1"},"uris":["http://www.mendeley.com/documents/?uuid=e68f4d44-103f-3a95-acf0-a1d665753c52"]},{"id":"ITEM-5","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5","issue":"2","issued":{"date-parts":[["2009"]]},"page":"170","title":"Neural Bases of Social Anxiety Disorder","type":"article-journal","volume":"66"},"uris":["http://www.mendeley.com/documents/?uuid=588634bb-2641-47bb-87dc-4bbc1971fd28"]},{"id":"ITEM-6","itemData":{"DOI":"10.1037/0033-2909.107.2.156","ISSN":"1939-1455","author":[{"dropping-particle":"","family":"Ingram","given":"Rick E.","non-dropping-particle":"","parse-names":false,"suffix":""}],"container-title":"Psychological Bulletin","id":"ITEM-6","issue":"2","issued":{"date-parts":[["1990"]]},"page":"156-176","publisher":"US: American Psychological Association","title":"Self-focused attention in clinical disorders: Review and a conceptual model.","type":"article-journal","volume":"107"},"uris":["http://www.mendeley.com/documents/?uuid=b6886452-1378-3bf7-8006-e97dc1cb99d2"]}],"mendeley":{"formattedCitation":"(Ehring &amp; Watkins, 2008a; Goldin, Manber, Hakimi, Canli, &amp; Gross, 2009; A. G. Harvey &amp; Watkins, 2004; Ingram, 1990; Mogg &amp; Bradley, 2018; Williams, Watts, MacLeod, &amp; Mathews, 1988)","manualFormatting":"(Amir, Ruimi, &amp; Bernstein, submitted; Ehring &amp; Watkins, 2008; Goldin, Manber, Hakimi, Canli, &amp; Gross, 2009; Harvey &amp; Watkins, 2004; Ingram, 1990; Mogg &amp; Bradley, 2018; Williams, Watts, MacLeod, &amp; Mathews, 1988)","plainTextFormattedCitation":"(Ehring &amp; Watkins, 2008a; Goldin, Manber, Hakimi, Canli, &amp; Gross, 2009; A. G. Harvey &amp; Watkins, 2004; Ingram, 1990; Mogg &amp; Bradley, 2018; Williams, Watts, MacLeod, &amp; Mathews, 1988)","previouslyFormattedCitation":"(Ehring &amp; Watkins, 2008a; Goldin, Manber, Hakimi, Canli, &amp; Gross, 2009; A. G. Harvey &amp; Watkins, 2004; Ingram, 1990; Mogg &amp; Bradley, 2018; Williams, Watts, MacLeod, &amp; Mathews, 1988)"},"properties":{"noteIndex":0},"schema":"https://github.com/citation-style-language/schema/raw/master/csl-citation.json"}</w:instrText>
      </w:r>
      <w:r>
        <w:rPr>
          <w:bCs/>
          <w:color w:val="0D0D0D"/>
        </w:rPr>
        <w:fldChar w:fldCharType="separate"/>
      </w:r>
      <w:r>
        <w:rPr>
          <w:bCs/>
          <w:noProof/>
          <w:color w:val="0D0D0D"/>
        </w:rPr>
        <w:t xml:space="preserve">Amir, Ruimi, &amp; Bernstein, submitted; </w:t>
      </w:r>
      <w:r w:rsidRPr="00EF772D">
        <w:rPr>
          <w:bCs/>
          <w:noProof/>
          <w:color w:val="0D0D0D"/>
        </w:rPr>
        <w:t>Ehring &amp; Watkins, 2008; Goldin, Manber, Hakimi, Canli, &amp; Gross, 2009; Harvey &amp; Watkins, 2004; Ingram, 1990; Mogg &amp; Bradley, 2018; Williams, Watts, MacLeod, &amp; Mathews, 1988)</w:t>
      </w:r>
      <w:r>
        <w:rPr>
          <w:bCs/>
          <w:color w:val="0D0D0D"/>
        </w:rPr>
        <w:fldChar w:fldCharType="end"/>
      </w:r>
    </w:p>
    <w:p w14:paraId="335FE123" w14:textId="0B398202" w:rsidR="003E7C69" w:rsidRDefault="003E7C69" w:rsidP="003E7C69">
      <w:pPr>
        <w:pStyle w:val="ListParagraph"/>
        <w:numPr>
          <w:ilvl w:val="0"/>
          <w:numId w:val="6"/>
        </w:numPr>
      </w:pPr>
      <w:r>
        <w:t xml:space="preserve">Names and cites of disorders related to attentional </w:t>
      </w:r>
      <w:proofErr w:type="spellStart"/>
      <w:r>
        <w:t>dyscontrol</w:t>
      </w:r>
      <w:proofErr w:type="spellEnd"/>
    </w:p>
    <w:p w14:paraId="5A2EF594" w14:textId="03C4E4F4" w:rsidR="00CB7B06" w:rsidRDefault="00CB7B06" w:rsidP="00CB7B06">
      <w:r>
        <w:t xml:space="preserve">The importance of meta </w:t>
      </w:r>
      <w:proofErr w:type="spellStart"/>
      <w:r>
        <w:t>wareness</w:t>
      </w:r>
      <w:proofErr w:type="spellEnd"/>
      <w:r>
        <w:t>:</w:t>
      </w:r>
    </w:p>
    <w:p w14:paraId="11318237" w14:textId="00F13008" w:rsidR="003F6CB8" w:rsidRDefault="003E7C69" w:rsidP="00CB7B06">
      <w:pPr>
        <w:pStyle w:val="ListParagraph"/>
        <w:numPr>
          <w:ilvl w:val="0"/>
          <w:numId w:val="8"/>
        </w:numPr>
      </w:pPr>
      <w:r>
        <w:t>Meta-awareness</w:t>
      </w:r>
      <w:r w:rsidR="003F6CB8">
        <w:t xml:space="preserve">- </w:t>
      </w:r>
      <w:r w:rsidR="003F6CB8">
        <w:t xml:space="preserve">Meta-awareness has been theorized to serve a monitoring-for-control function over various internal states and mental operations. These include </w:t>
      </w:r>
      <w:r w:rsidR="003F6CB8" w:rsidRPr="00CB7B06">
        <w:rPr>
          <w:bCs/>
          <w:color w:val="0D0D0D"/>
        </w:rPr>
        <w:t>(</w:t>
      </w:r>
      <w:proofErr w:type="spellStart"/>
      <w:r w:rsidR="003F6CB8" w:rsidRPr="00CB7B06">
        <w:rPr>
          <w:bCs/>
          <w:color w:val="0D0D0D"/>
        </w:rPr>
        <w:t>i</w:t>
      </w:r>
      <w:proofErr w:type="spellEnd"/>
      <w:r w:rsidR="003F6CB8" w:rsidRPr="00CB7B06">
        <w:rPr>
          <w:bCs/>
          <w:color w:val="0D0D0D"/>
        </w:rPr>
        <w:t xml:space="preserve">) metacognitive- and self- monitoring </w:t>
      </w:r>
      <w:r w:rsidR="003F6CB8" w:rsidRPr="00CB7B06">
        <w:rPr>
          <w:bCs/>
          <w:color w:val="0D0D0D"/>
        </w:rPr>
        <w:fldChar w:fldCharType="begin" w:fldLock="1"/>
      </w:r>
      <w:r w:rsidR="003F6CB8" w:rsidRPr="00CB7B06">
        <w:rPr>
          <w:bCs/>
          <w:color w:val="0D0D0D"/>
        </w:rPr>
        <w:instrText>ADDIN CSL_CITATION {"citationItems":[{"id":"ITEM-1","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1","issued":{"date-parts":[["2019","8","1"]]},"page":"307-311","publisher":"Elsevier","title":"Mindful meta-awareness: sustained and non-propositional","type":"article-journal","volume":"28"},"uris":["http://www.mendeley.com/documents/?uuid=77f139bc-e8a6-3ba9-a8bf-ae84b6becca4"]},{"id":"ITEM-2","itemData":{"DOI":"10.1146/annurev-psych-042716-051139","abstract":"Mindfulness interventions aim to foster greater attention to and awareness of present moment experience. There has been a dramatic increase in ran-domized controlled trials (RCTs) of mindfulness interventions over the past two decades. This article evaluates the growing evidence of mindfulness intervention RCTs by reviewing and discussing (a) the effects of mindfulness interventions on health, cognitive, affective, and interpersonal outcomes; (b) evidence-based applications of mindfulness interventions to new settings and populations (e.g., the workplace, military, schools); (c) psychological and neurobiological mechanisms of mindfulness interventions; (d) mindfulness intervention dosing considerations; and (e) potential risks of mindfulness interventions. Methodologically rigorous RCTs have demonstrated that mind-fulness interventions improve outcomes in multiple domains (e.g., chronic pain, depression relapse, addiction). Discussion focuses on opportunities and challenges for mindfulness intervention research and on community applications.","author":[{"dropping-particle":"","family":"Creswell","given":"J David","non-dropping-particle":"","parse-names":false,"suffix":""}],"id":"ITEM-2","issued":{"date-parts":[["2016"]]},"title":"Mindfulness Interventions Mindfulness: a process of openly attending, with awareness, to one's experience in the present moment","type":"article-journal"},"uris":["http://www.mendeley.com/documents/?uuid=ef4a80ca-f582-3f1a-980b-d243493906d6"]},{"id":"ITEM-3","itemData":{"DOI":"10.1016/S1364-6613(02)01949-6","ISSN":"1364-6613","abstract":"A distinction is drawn between non-conscious (unexperienced), conscious (experienced), and meta-conscious (re-represented) mental processes. There is evidence for two types of dissociations between consciousness and meta-consciousness, the latter being defined as the intermittent explicit re-representation of the contents of consciousness. Temporal dissociations occur when an individual, who previously lacked meta-consciousness about the contents of consciousness, directs meta-consciousness towards those contents; for example, catching one's mind wandering during reading. Once meta-consciousness is triggered, translation dissociations can occur if the re-representation process misrepresents the original experience, such as when one verbally reflects on non-verbal experiences or takes stock of subtle or ambiguous experiences.","author":[{"dropping-particle":"","family":"Schooler","given":"Jonathan W","non-dropping-particle":"","parse-names":false,"suffix":""}],"container-title":"Trends in cognitive sciences","id":"ITEM-3","issue":"8","issued":{"date-parts":[["2002"]]},"page":"339-344","title":"Re-representing consciousness: dissociations between experience and meta-consciousness","type":"article-journal","volume":"6"},"uris":["http://www.mendeley.com/documents/?uuid=e58c34b3-009d-4d62-90a9-549d9c5e63f6"]}],"mendeley":{"formattedCitation":"(Creswell, 2016; Dunne, Thompson, &amp; Schooler, 2019; Schooler, 2002)","plainTextFormattedCitation":"(Creswell, 2016; Dunne, Thompson, &amp; Schooler, 2019; Schooler, 2002)","previouslyFormattedCitation":"(Creswell, 2016; Dunne, Thompson, &amp; Schooler, 2019; Schooler, 2002)"},"properties":{"noteIndex":0},"schema":"https://github.com/citation-style-language/schema/raw/master/csl-citation.json"}</w:instrText>
      </w:r>
      <w:r w:rsidR="003F6CB8" w:rsidRPr="00CB7B06">
        <w:rPr>
          <w:bCs/>
          <w:color w:val="0D0D0D"/>
        </w:rPr>
        <w:fldChar w:fldCharType="separate"/>
      </w:r>
      <w:r w:rsidR="003F6CB8" w:rsidRPr="00CB7B06">
        <w:rPr>
          <w:bCs/>
          <w:noProof/>
          <w:color w:val="0D0D0D"/>
        </w:rPr>
        <w:t>(Creswell, 2016; Dunne, Thompson, &amp; Schooler, 2019; Schooler, 2002)</w:t>
      </w:r>
      <w:r w:rsidR="003F6CB8" w:rsidRPr="00CB7B06">
        <w:rPr>
          <w:bCs/>
          <w:color w:val="0D0D0D"/>
        </w:rPr>
        <w:fldChar w:fldCharType="end"/>
      </w:r>
      <w:r w:rsidR="003F6CB8" w:rsidRPr="00CB7B06">
        <w:rPr>
          <w:bCs/>
          <w:color w:val="0D0D0D"/>
        </w:rPr>
        <w:t xml:space="preserve"> and, thereby, (ii) metacognitive-</w:t>
      </w:r>
      <w:r w:rsidR="003F6CB8" w:rsidRPr="004B1E69">
        <w:t>, behavioral</w:t>
      </w:r>
      <w:r w:rsidR="003F6CB8">
        <w:t>-</w:t>
      </w:r>
      <w:r w:rsidR="003F6CB8" w:rsidRPr="004B1E69">
        <w:t xml:space="preserve"> (e.g., response inhibition), </w:t>
      </w:r>
      <w:r w:rsidR="003F6CB8">
        <w:t xml:space="preserve">and </w:t>
      </w:r>
      <w:r w:rsidR="003F6CB8" w:rsidRPr="00CB7B06">
        <w:rPr>
          <w:bCs/>
          <w:color w:val="0D0D0D"/>
        </w:rPr>
        <w:t xml:space="preserve">emotional- </w:t>
      </w:r>
      <w:r w:rsidR="003F6CB8">
        <w:t xml:space="preserve">control or regulation (e.g., reactivity) </w:t>
      </w:r>
      <w:r w:rsidR="003F6CB8" w:rsidRPr="00500E5E">
        <w:fldChar w:fldCharType="begin" w:fldLock="1"/>
      </w:r>
      <w:r w:rsidR="003F6CB8">
        <w:instrText>ADDIN CSL_CITATION {"citationItems":[{"id":"ITEM-1","itemData":{"DOI":"10.1016/j.tics.2015.07.001","ISSN":"1364-6613","abstract":"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author":[{"dropping-particle":"","family":"Dahl","given":"Cortland J","non-dropping-particle":"","parse-names":false,"suffix":""},{"dropping-particle":"","family":"Lutz","given":"Antoine","non-dropping-particle":"","parse-names":false,"suffix":""},{"dropping-particle":"","family":"Davidson","given":"Richard J","non-dropping-particle":"","parse-names":false,"suffix":""}],"container-title":"Trends in cognitive sciences","id":"ITEM-1","issue":"9","issued":{"date-parts":[["2015"]]},"page":"515-523","title":"Reconstructing and deconstructing the self: Cognitive mechanisms in meditation practice","type":"article-journal","volume":"19"},"uris":["http://www.mendeley.com/documents/?uuid=33ab149e-5603-3e9c-98e3-b69ece2bc043"]},{"id":"ITEM-2","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2","issued":{"date-parts":[["2019","8","1"]]},"page":"307-311","publisher":"Elsevier","title":"Mindful meta-awareness: sustained and non-propositional","type":"article-journal","volume":"28"},"uris":["http://www.mendeley.com/documents/?uuid=77f139bc-e8a6-3ba9-a8bf-ae84b6becca4"]},{"id":"ITEM-3","itemData":{"DOI":"10.1146/annurev-psych-042716-051139","abstract":"Mindfulness interventions aim to foster greater attention to and awareness of present moment experience. There has been a dramatic increase in ran-domized controlled trials (RCTs) of mindfulness interventions over the past two decades. This article evaluates the growing evidence of mindfulness intervention RCTs by reviewing and discussing (a) the effects of mindfulness interventions on health, cognitive, affective, and interpersonal outcomes; (b) evidence-based applications of mindfulness interventions to new settings and populations (e.g., the workplace, military, schools); (c) psychological and neurobiological mechanisms of mindfulness interventions; (d) mindfulness intervention dosing considerations; and (e) potential risks of mindfulness interventions. Methodologically rigorous RCTs have demonstrated that mind-fulness interventions improve outcomes in multiple domains (e.g., chronic pain, depression relapse, addiction). Discussion focuses on opportunities and challenges for mindfulness intervention research and on community applications.","author":[{"dropping-particle":"","family":"Creswell","given":"J David","non-dropping-particle":"","parse-names":false,"suffix":""}],"id":"ITEM-3","issued":{"date-parts":[["2016"]]},"title":"Mindfulness Interventions Mindfulness: a process of openly attending, with awareness, to one's experience in the present moment","type":"article-journal"},"uris":["http://www.mendeley.com/documents/?uuid=ef4a80ca-f582-3f1a-980b-d243493906d6"]},{"id":"ITEM-4","itemData":{"author":[{"dropping-particle":"","family":"Bernstein","given":"Amit","non-dropping-particle":"","parse-names":false,"suffix":""},{"dropping-particle":"","family":"Zvielli","given":"Ariel","non-dropping-particle":"","parse-names":false,"suffix":""}],"container-title":"Behaviour research and therapy","id":"ITEM-4","issued":{"date-parts":[["2014"]]},"page":"18-26","title":"Attention Feedback Awareness and Control Training (A-FACT): Experimental test of a novel intervention paradigm targeting attentional biasNo Title","type":"article-journal","volume":"55"},"uris":["http://www.mendeley.com/documents/?uuid=8e1b69ff-5afb-44be-81b8-d498f8307612"]},{"id":"ITEM-5","itemData":{"DOI":"10.1016/S1364-6613(02)01949-6","ISSN":"1364-6613","abstract":"A distinction is drawn between non-conscious (unexperienced), conscious (experienced), and meta-conscious (re-represented) mental processes. There is evidence for two types of dissociations between consciousness and meta-consciousness, the latter being defined as the intermittent explicit re-representation of the contents of consciousness. Temporal dissociations occur when an individual, who previously lacked meta-consciousness about the contents of consciousness, directs meta-consciousness towards those contents; for example, catching one's mind wandering during reading. Once meta-consciousness is triggered, translation dissociations can occur if the re-representation process misrepresents the original experience, such as when one verbally reflects on non-verbal experiences or takes stock of subtle or ambiguous experiences.","author":[{"dropping-particle":"","family":"Schooler","given":"Jonathan W","non-dropping-particle":"","parse-names":false,"suffix":""}],"container-title":"Trends in cognitive sciences","id":"ITEM-5","issue":"8","issued":{"date-parts":[["2002"]]},"page":"339-344","title":"Re-representing consciousness: dissociations between experience and meta-consciousness","type":"article-journal","volume":"6"},"uris":["http://www.mendeley.com/documents/?uuid=e58c34b3-009d-4d62-90a9-549d9c5e63f6"]}],"mendeley":{"formattedCitation":"(Bernstein &amp; Zvielli, 2014; Creswell, 2016; Dahl et al., 2015; Dunne et al., 2019; Schooler, 2002)","manualFormatting":"(Bernstein &amp; Zvielli, 2014; Creswell, 2016; Dahl et al., 2015; Dunne et al., 2019; Posner &amp; Rothbart, 1998; Schooler, 2002)","plainTextFormattedCitation":"(Bernstein &amp; Zvielli, 2014; Creswell, 2016; Dahl et al., 2015; Dunne et al., 2019; Schooler, 2002)","previouslyFormattedCitation":"(Bernstein &amp; Zvielli, 2014; Creswell, 2016; Dahl et al., 2015; Dunne et al., 2019; Schooler, 2002)"},"properties":{"noteIndex":0},"schema":"https://github.com/citation-style-language/schema/raw/master/csl-citation.json"}</w:instrText>
      </w:r>
      <w:r w:rsidR="003F6CB8" w:rsidRPr="00080895">
        <w:fldChar w:fldCharType="separate"/>
      </w:r>
      <w:r w:rsidR="003F6CB8" w:rsidRPr="00252717">
        <w:rPr>
          <w:noProof/>
        </w:rPr>
        <w:t>(Bernstein &amp; Zvielli, 2014; Creswell, 2016; Dahl et al., 2015; Dunne et al., 2019;</w:t>
      </w:r>
      <w:r w:rsidR="003F6CB8">
        <w:rPr>
          <w:noProof/>
        </w:rPr>
        <w:t xml:space="preserve"> Posner &amp; </w:t>
      </w:r>
      <w:r w:rsidR="003F6CB8" w:rsidRPr="006B0759">
        <w:rPr>
          <w:noProof/>
        </w:rPr>
        <w:t>Rothbart</w:t>
      </w:r>
      <w:r w:rsidR="003F6CB8">
        <w:rPr>
          <w:noProof/>
        </w:rPr>
        <w:t>, 1998;</w:t>
      </w:r>
      <w:r w:rsidR="003F6CB8" w:rsidRPr="00252717">
        <w:rPr>
          <w:noProof/>
        </w:rPr>
        <w:t xml:space="preserve"> Schooler, 2002)</w:t>
      </w:r>
      <w:r w:rsidR="003F6CB8" w:rsidRPr="00252717">
        <w:fldChar w:fldCharType="end"/>
      </w:r>
    </w:p>
    <w:p w14:paraId="761C9C98" w14:textId="77777777" w:rsidR="00CB7B06" w:rsidRDefault="00CB7B06" w:rsidP="00CB7B06">
      <w:pPr>
        <w:pStyle w:val="ListParagraph"/>
        <w:numPr>
          <w:ilvl w:val="0"/>
          <w:numId w:val="8"/>
        </w:numPr>
      </w:pPr>
      <w:r>
        <w:t>Findings from MAB 2018: “</w:t>
      </w:r>
      <w:r>
        <w:t>Meta-Awareness of Dysregulated</w:t>
      </w:r>
    </w:p>
    <w:p w14:paraId="3FCC5B41" w14:textId="12476E26" w:rsidR="00CB7B06" w:rsidRDefault="00CB7B06" w:rsidP="00CB7B06">
      <w:pPr>
        <w:pStyle w:val="ListParagraph"/>
      </w:pPr>
      <w:r>
        <w:t>Emotional Attention</w:t>
      </w:r>
      <w:r>
        <w:t xml:space="preserve">” and introduction of the method – quantifying </w:t>
      </w:r>
      <w:proofErr w:type="spellStart"/>
      <w:r>
        <w:t>metaawerness</w:t>
      </w:r>
      <w:proofErr w:type="spellEnd"/>
      <w:r>
        <w:t xml:space="preserve"> </w:t>
      </w:r>
    </w:p>
    <w:p w14:paraId="1E9452AD" w14:textId="3B348141" w:rsidR="00B1316B" w:rsidRDefault="00B1316B" w:rsidP="003F6CB8"/>
    <w:p w14:paraId="684F5C40" w14:textId="5EFF0E6B" w:rsidR="00B1316B" w:rsidRDefault="00B1316B" w:rsidP="003F6CB8">
      <w:r>
        <w:t>Two approaches to target meta awareness:</w:t>
      </w:r>
    </w:p>
    <w:p w14:paraId="79D8FAF4" w14:textId="7811422C" w:rsidR="00B1316B" w:rsidRDefault="00B1316B" w:rsidP="00B1316B">
      <w:pPr>
        <w:pStyle w:val="ListParagraph"/>
        <w:numPr>
          <w:ilvl w:val="0"/>
          <w:numId w:val="7"/>
        </w:numPr>
      </w:pPr>
      <w:r>
        <w:t>Mindfulness/</w:t>
      </w:r>
      <w:proofErr w:type="spellStart"/>
      <w:r>
        <w:t>meditaion</w:t>
      </w:r>
      <w:proofErr w:type="spellEnd"/>
      <w:r>
        <w:t xml:space="preserve"> based interventions:</w:t>
      </w:r>
    </w:p>
    <w:p w14:paraId="0CA4CC55" w14:textId="24A4294B" w:rsidR="00B1316B" w:rsidRDefault="00B1316B" w:rsidP="00B1316B">
      <w:pPr>
        <w:pStyle w:val="ListParagraph"/>
        <w:numPr>
          <w:ilvl w:val="1"/>
          <w:numId w:val="7"/>
        </w:numPr>
      </w:pPr>
      <w:r w:rsidRPr="00B1316B">
        <w:rPr>
          <w:b/>
          <w:color w:val="0D0D0D"/>
        </w:rPr>
        <w:t>meta-awareness and attention</w:t>
      </w:r>
      <w:r>
        <w:rPr>
          <w:bCs/>
          <w:color w:val="0D0D0D"/>
        </w:rPr>
        <w:t xml:space="preserve">: </w:t>
      </w:r>
      <w:r>
        <w:rPr>
          <w:bCs/>
          <w:color w:val="0D0D0D"/>
        </w:rPr>
        <w:t>body of research of direct relevance to meta-awareness and attention involves the</w:t>
      </w:r>
      <w:r>
        <w:t xml:space="preserve"> study of mindfulness meditation and </w:t>
      </w:r>
      <w:r w:rsidRPr="00685768">
        <w:rPr>
          <w:highlight w:val="yellow"/>
        </w:rPr>
        <w:t xml:space="preserve">mindfulness-based interventions </w:t>
      </w:r>
      <w:r w:rsidRPr="00685768">
        <w:rPr>
          <w:highlight w:val="yellow"/>
        </w:rPr>
        <w:fldChar w:fldCharType="begin" w:fldLock="1"/>
      </w:r>
      <w:r w:rsidRPr="00685768">
        <w:rPr>
          <w:highlight w:val="yellow"/>
        </w:rPr>
        <w:instrText>ADDIN CSL_CITATION {"citationItems":[{"id":"ITEM-1","itemData":{"DOI":"10.1146/annurev-clinpsy-021815-093423","ISSN":"1548-5943","abstract":"&lt;p&gt;Mindfulness meditation is increasingly incorporated into mental health interventions, and theoretical concepts associated with it have influenced basic research on psychopathology. Here, we review the current understanding of mindfulness meditation through the lens of clinical neuroscience, outlining the core capacities targeted by mindfulness meditation and mapping them onto cognitive and affective constructs of the Research Domain Criteria matrix proposed by the National Institute of Mental Health. We review efficacious applications of mindfulness meditation to specific domains of psychopathology including depression, anxiety, chronic pain, and substance abuse, as well as emerging efforts related to attention disorders, traumatic stress, dysregulated eating, and serious mental illness. Priorities for future research include pinpointing mechanisms, refining methodology, and improving implementation. Mindfulness meditation is a promising basis for interventions, with particular potential relevance to psychiatric comorbidity. The successes and challenges of mindfulness meditation research are instructive for broader interactions between contemplative traditions and clinical psychological science.&lt;/p&gt;","author":[{"dropping-particle":"","family":"Wielgosz","given":"Joseph","non-dropping-particle":"","parse-names":false,"suffix":""},{"dropping-particle":"","family":"Goldberg","given":"Simon B.","non-dropping-particle":"","parse-names":false,"suffix":""},{"dropping-particle":"","family":"Kral","given":"Tammi R.A.","non-dropping-particle":"","parse-names":false,"suffix":""},{"dropping-particle":"","family":"Dunne","given":"John D.","non-dropping-particle":"","parse-names":false,"suffix":""},{"dropping-particle":"","family":"Davidson","given":"Richard J.","non-dropping-particle":"","parse-names":false,"suffix":""}],"container-title":"Annual Review of Clinical Psychology","id":"ITEM-1","issue":"1","issued":{"date-parts":[["2019","5","7"]]},"page":"285-316","publisher":" Annual Reviews ","title":"Mindfulness Meditation and Psychopathology","type":"article-journal","volume":"15"},"uris":["http://www.mendeley.com/documents/?uuid=911ed802-24db-39b5-a6c3-024d75482ad0"]}],"mendeley":{"formattedCitation":"(Wielgosz, Goldberg, Kral, Dunne, &amp; Davidson, 2019b)","manualFormatting":"(Wielgosz, Goldberg, Kral, Dunne, &amp; Davidson, 2019)","plainTextFormattedCitation":"(Wielgosz, Goldberg, Kral, Dunne, &amp; Davidson, 2019b)","previouslyFormattedCitation":"(Wielgosz, Goldberg, Kral, Dunne, &amp; Davidson, 2019b)"},"properties":{"noteIndex":0},"schema":"https://github.com/citation-style-language/schema/raw/master/csl-citation.json"}</w:instrText>
      </w:r>
      <w:r w:rsidRPr="00685768">
        <w:rPr>
          <w:highlight w:val="yellow"/>
        </w:rPr>
        <w:fldChar w:fldCharType="separate"/>
      </w:r>
      <w:r w:rsidRPr="00685768">
        <w:rPr>
          <w:noProof/>
          <w:highlight w:val="yellow"/>
        </w:rPr>
        <w:t>(Wielgosz, Goldberg, Kral, Dunne, &amp; Davidson, 2019)</w:t>
      </w:r>
      <w:r w:rsidRPr="00685768">
        <w:rPr>
          <w:highlight w:val="yellow"/>
        </w:rPr>
        <w:fldChar w:fldCharType="end"/>
      </w:r>
      <w:r>
        <w:t>. Indeed</w:t>
      </w:r>
      <w:r w:rsidRPr="00685768">
        <w:rPr>
          <w:highlight w:val="yellow"/>
        </w:rPr>
        <w:t xml:space="preserve">, meta-awareness is a central target and key mechanism of action of mindfulness training </w:t>
      </w:r>
      <w:r w:rsidRPr="00685768">
        <w:rPr>
          <w:highlight w:val="yellow"/>
        </w:rPr>
        <w:fldChar w:fldCharType="begin" w:fldLock="1"/>
      </w:r>
      <w:r w:rsidRPr="00685768">
        <w:rPr>
          <w:highlight w:val="yellow"/>
        </w:rPr>
        <w:instrText>ADDIN CSL_CITATION {"citationItems":[{"id":"ITEM-1","itemData":{"DOI":"10.1177/1745691615594577","abstract":"The capacity to shift experiential perspective—from within one’s subjective experience ontothat experience—is fundamental to being human. Scholars have long theorized that this metacognitive capacity—which we refer to as decentering—may play an important role in mental health. To help illuminate this mental phenomenon and its links to mental health, we critically examine decentering-related constructs and their respective literatures (e.g., self-distanced perspective, cognitive distancing, cognitive defusion). First, we introduce a novel metacognitive processes model of decentering. Specifically, we propose that, to varying degrees, decentering-related constructs reflect a common mental phenomenon subserved by three interrelated metacognitive processes: meta-awareness, disidentification from internal experience, and reduced reactivity to thought content. Second, we examine extant research linking decentering-related constructs and their underlying metacognitive processes to mental health. We conclude by proposing future directions for research that transcends decentering-related constructs in an effort to advance the field’s understanding of this facet of human experience and its role in (mal)adaptation.","author":[{"dropping-particle":"","family":"Bernstein","given":"Amit","non-dropping-particle":"","parse-names":false,"suffix":""},{"dropping-particle":"","family":"Hadash","given":"Yuval","non-dropping-particle":"","parse-names":false,"suffix":""},{"dropping-particle":"","family":"Lichtash","given":"Yael","non-dropping-particle":"","parse-names":false,"suffix":""},{"dropping-particle":"","family":"Tanay","given":"Galia","non-dropping-particle":"","parse-names":false,"suffix":""},{"dropping-particle":"","family":"Shepherd","given":"Kathrine","non-dropping-particle":"","parse-names":false,"suffix":""},{"dropping-particle":"","family":"Fresco","given":"David M","non-dropping-particle":"","parse-names":false,"suffix":""}],"container-title":"Perspectives on Psychological Science","id":"ITEM-1","issue":"5","issued":{"date-parts":[["2015"]]},"page":"599-617","title":"Decentering and Related Constructs: A Critical Review and Metacognitive Processes Model","type":"article-journal","volume":"10"},"uris":["http://www.mendeley.com/documents/?uuid=fcc4c85b-9c2c-34f4-9ef5-0a9e42b037c3"]},{"id":"ITEM-2","itemData":{"DOI":"10.1146/annurev-clinpsy-021815-093423","ISSN":"1548-5943","abstract":"&lt;p&gt;Mindfulness meditation is increasingly incorporated into mental health interventions, and theoretical concepts associated with it have influenced basic research on psychopathology. Here, we review the current understanding of mindfulness meditation through the lens of clinical neuroscience, outlining the core capacities targeted by mindfulness meditation and mapping them onto cognitive and affective constructs of the Research Domain Criteria matrix proposed by the National Institute of Mental Health. We review efficacious applications of mindfulness meditation to specific domains of psychopathology including depression, anxiety, chronic pain, and substance abuse, as well as emerging efforts related to attention disorders, traumatic stress, dysregulated eating, and serious mental illness. Priorities for future research include pinpointing mechanisms, refining methodology, and improving implementation. Mindfulness meditation is a promising basis for interventions, with particular potential relevance to psychiatric comorbidity. The successes and challenges of mindfulness meditation research are instructive for broader interactions between contemplative traditions and clinical psychological science.&lt;/p&gt;","author":[{"dropping-particle":"","family":"Wielgosz","given":"Joseph","non-dropping-particle":"","parse-names":false,"suffix":""},{"dropping-particle":"","family":"Goldberg","given":"Simon B.","non-dropping-particle":"","parse-names":false,"suffix":""},{"dropping-particle":"","family":"Kral","given":"Tammi R.A.","non-dropping-particle":"","parse-names":false,"suffix":""},{"dropping-particle":"","family":"Dunne","given":"John D.","non-dropping-particle":"","parse-names":false,"suffix":""},{"dropping-particle":"","family":"Davidson","given":"Richard J.","non-dropping-particle":"","parse-names":false,"suffix":""}],"container-title":"Annual Review of Clinical Psychology","id":"ITEM-2","issue":"1","issued":{"date-parts":[["2019","5","7"]]},"page":"285-316","publisher":" Annual Reviews ","title":"Mindfulness Meditation and Psychopathology","type":"article-journal","volume":"15"},"uris":["http://www.mendeley.com/documents/?uuid=911ed802-24db-39b5-a6c3-024d75482ad0"]},{"id":"ITEM-3","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3","issued":{"date-parts":[["2019","8","1"]]},"page":"307-311","publisher":"Elsevier","title":"Mindful meta-awareness: sustained and non-propositional","type":"article-journal","volume":"28"},"uris":["http://www.mendeley.com/documents/?uuid=77f139bc-e8a6-3ba9-a8bf-ae84b6becca4"]}],"mendeley":{"formattedCitation":"(Bernstein et al., 2015; Dunne et al., 2019; Wielgosz et al., 2019b)","manualFormatting":"(Bernstein et al., 2015; Dunne et al., 2019; Wielgosz et al., 2019)","plainTextFormattedCitation":"(Bernstein et al., 2015; Dunne et al., 2019; Wielgosz et al., 2019b)","previouslyFormattedCitation":"(Bernstein et al., 2015; Dunne et al., 2019; Wielgosz et al., 2019b)"},"properties":{"noteIndex":0},"schema":"https://github.com/citation-style-language/schema/raw/master/csl-citation.json"}</w:instrText>
      </w:r>
      <w:r w:rsidRPr="00685768">
        <w:rPr>
          <w:highlight w:val="yellow"/>
        </w:rPr>
        <w:fldChar w:fldCharType="separate"/>
      </w:r>
      <w:r w:rsidRPr="00685768">
        <w:rPr>
          <w:noProof/>
          <w:highlight w:val="yellow"/>
        </w:rPr>
        <w:t>(Bernstein et al., 2015; Dunne et al., 2019; Wielgosz et al., 2019)</w:t>
      </w:r>
      <w:r w:rsidRPr="00685768">
        <w:rPr>
          <w:highlight w:val="yellow"/>
        </w:rPr>
        <w:fldChar w:fldCharType="end"/>
      </w:r>
      <w:r>
        <w:t>.</w:t>
      </w:r>
    </w:p>
    <w:p w14:paraId="543E5771" w14:textId="29E8420E" w:rsidR="00B1316B" w:rsidRDefault="00B1316B" w:rsidP="00B1316B">
      <w:pPr>
        <w:pStyle w:val="ListParagraph"/>
        <w:numPr>
          <w:ilvl w:val="1"/>
          <w:numId w:val="7"/>
        </w:numPr>
      </w:pPr>
      <w:r w:rsidRPr="00B1316B">
        <w:rPr>
          <w:b/>
          <w:color w:val="0D0D0D"/>
        </w:rPr>
        <w:t>Helped with</w:t>
      </w:r>
      <w:r>
        <w:rPr>
          <w:bCs/>
          <w:color w:val="0D0D0D"/>
        </w:rPr>
        <w:t xml:space="preserve">: </w:t>
      </w:r>
      <w:r>
        <w:t xml:space="preserve">Briefly, a number of studies have documented that mindfulness is associated with better performance on cognitive-experimental tasks designed to measure </w:t>
      </w:r>
      <w:r w:rsidRPr="00501A8E">
        <w:t>sustained attention</w:t>
      </w:r>
      <w:r>
        <w:t xml:space="preserve"> </w:t>
      </w:r>
      <w:r>
        <w:fldChar w:fldCharType="begin" w:fldLock="1"/>
      </w:r>
      <w:r>
        <w:instrText>ADDIN CSL_CITATION {"citationItems":[{"id":"ITEM-1","itemData":{"DOI":"10.1016/j.concog.2009.05.001","ISSN":"10538100","abstract":"Here we explore whether mental training in the form of meditation can help to overcome age-related attentional decline. We compared performance on the attentional blink task between three populations: A group of long-term meditation practitioners within an older population, a control group of age-matched participants and a control group of young participants. Members of both control groups had never practiced meditation. Our results show that long-term meditation practice leads to a reduction of the attentional blink. Meditation practitioners taken from an older population showed a reduction in blink as compared to a control group taken from a younger population, whereas, the control group age-matched to the meditators' group revealed a blink that was comparatively larger and broader. Our results support the hypothesis that meditation practice can: (i) alter the efficiency with which attentional resources are distributed and (ii) help to overcome age-related attentional deficits in the temporal domain. © 2009 Elsevier Inc. All rights reserved.","author":[{"dropping-particle":"","family":"Leeuwen","given":"Sara","non-dropping-particle":"van","parse-names":false,"suffix":""},{"dropping-particle":"","family":"Müller","given":"Notger G.","non-dropping-particle":"","parse-names":false,"suffix":""},{"dropping-particle":"","family":"Melloni","given":"Lucia","non-dropping-particle":"","parse-names":false,"suffix":""}],"container-title":"Consciousness and Cognition","id":"ITEM-1","issue":"3","issued":{"date-parts":[["2009","9"]]},"page":"593-599","title":"Age effects on attentional blink performance in meditation","type":"article-journal","volume":"18"},"uris":["http://www.mendeley.com/documents/?uuid=3f03aeb6-6045-3cdf-9436-e900d6c35e01"]},{"id":"ITEM-2","itemData":{"DOI":"10.1016/j.concog.2010.04.002","ISSN":"10538100","abstract":"Visual attentional processing was examined in adult meditators and non-meditators on behavioral measures of change blindness, concentration, perspective-shifting, selective attention, and sustained inattentional blindness. Results showed that meditators (1) no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2","issue":"4","issued":{"date-parts":[["2010","12"]]},"page":"872-878","title":"Attentional processes and meditation","type":"article-journal","volume":"19"},"uris":["http://www.mendeley.com/documents/?uuid=16f89e4b-1db7-3ced-99ec-0ac5349a3b1c"]},{"id":"ITEM-3","itemData":{"DOI":"10.1037/a0026678","ISSN":"15283542","abstract":"Research into both mindfulness and mind-wandering has grown rapidly, yet clarification of the relationship between these two seemingly opposing constructs is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3","issue":"3","issued":{"date-parts":[["2012","6"]]},"page":"442-448","title":"Mindfulness and mind-wandering: Finding convergence through opposing constructs","type":"article-journal","volume":"12"},"uris":["http://www.mendeley.com/documents/?uuid=4a190789-a79b-30eb-9101-a2b89934e07b"]},{"id":"ITEM-4","itemData":{"DOI":"10.3389/fnhum.2014.00069","ISSN":"1662-5161","author":[{"dropping-particle":"","family":"Elliott","given":"James C.","non-dropping-particle":"","parse-names":false,"suffix":""},{"dropping-particle":"","family":"Wallace","given":"B. Alan","non-dropping-particle":"","parse-names":false,"suffix":""},{"dropping-particle":"","family":"Giesbrecht","given":"Barry","non-dropping-particle":"","parse-names":false,"suffix":""}],"container-title":"Frontiers in Human Neuroscience","id":"ITEM-4","issued":{"date-parts":[["2014"]]},"title":"A week-long meditation retreat decouples behavioral measures of the alerting and executive attention networks","type":"article-journal","volume":"8"},"uris":["http://www.mendeley.com/documents/?uuid=b4c26ffb-fa82-3059-b342-ddc8907e194d"]}],"mendeley":{"formattedCitation":"(Elliott, Wallace, &amp; Giesbrecht, 2014; Hodgins &amp; Adair, 2010; Mrazek, Smallwood, &amp; Schooler, 2012; van Leeuwen, Müller, &amp; Melloni, 2009)","manualFormatting":"(e.g., Elliott, Wallace, &amp; Giesbrecht, 2014; Hodgins &amp; Adair, 2010; Mrazek, Smallwood, &amp; Schooler, 2012; van Leeuwen, Müller, &amp; Melloni, 2009)","plainTextFormattedCitation":"(Elliott, Wallace, &amp; Giesbrecht, 2014; Hodgins &amp; Adair, 2010; Mrazek, Smallwood, &amp; Schooler, 2012; van Leeuwen, Müller, &amp; Melloni, 2009)","previouslyFormattedCitation":"(Elliott, Wallace, &amp; Giesbrecht, 2014; Hodgins &amp; Adair, 2010; Mrazek, Smallwood, &amp; Schooler, 2012; van Leeuwen, Müller, &amp; Melloni, 2009)"},"properties":{"noteIndex":0},"schema":"https://github.com/citation-style-language/schema/raw/master/csl-citation.json"}</w:instrText>
      </w:r>
      <w:r>
        <w:fldChar w:fldCharType="separate"/>
      </w:r>
      <w:r w:rsidRPr="007B57EB">
        <w:rPr>
          <w:noProof/>
        </w:rPr>
        <w:t>(</w:t>
      </w:r>
      <w:r>
        <w:rPr>
          <w:noProof/>
        </w:rPr>
        <w:t xml:space="preserve">e.g., </w:t>
      </w:r>
      <w:r w:rsidRPr="007B57EB">
        <w:rPr>
          <w:noProof/>
        </w:rPr>
        <w:t>Elliott, Wallace, &amp; Giesbrecht, 2014; Hodgins &amp; Adair, 2010; Mrazek, Smallwood, &amp; Schooler, 2012; van Leeuwen, Müller, &amp; Melloni, 2009)</w:t>
      </w:r>
      <w:r>
        <w:fldChar w:fldCharType="end"/>
      </w:r>
      <w:r>
        <w:t xml:space="preserve">, </w:t>
      </w:r>
      <w:r w:rsidRPr="00501A8E">
        <w:t>attentional selection</w:t>
      </w:r>
      <w:r>
        <w:t xml:space="preserve"> </w:t>
      </w:r>
      <w:r>
        <w:fldChar w:fldCharType="begin" w:fldLock="1"/>
      </w:r>
      <w:r>
        <w:instrText>ADDIN CSL_CITATION {"citationItems":[{"id":"ITEM-1","itemData":{"DOI":"10.1177/1087054714548032","ISSN":"1087-0547","author":[{"dropping-particle":"","family":"Felver","given":"Joshua C.","non-dropping-particle":"","parse-names":false,"suffix":""},{"dropping-particle":"","family":"Tipsord","given":"Jessica M.","non-dropping-particle":"","parse-names":false,"suffix":""},{"dropping-particle":"","family":"Morris","given":"Maxwell J.","non-dropping-particle":"","parse-names":false,"suffix":""},{"dropping-particle":"","family":"Racer","given":"Kristina Hiatt","non-dropping-particle":"","parse-names":false,"suffix":""},{"dropping-particle":"","family":"Dishion","given":"Thomas J.","non-dropping-particle":"","parse-names":false,"suffix":""}],"container-title":"Journal of Attention Disorders","id":"ITEM-1","issue":"10","issued":{"date-parts":[["2017","8","29"]]},"page":"872-881","title":"The Effects of Mindfulness-Based Intervention on Children’s Attention Regulation","type":"article-journal","volume":"21"},"uris":["http://www.mendeley.com/documents/?uuid=94d5b6d5-62a5-3dbe-b6e9-41b0ccfc5dab"]},{"id":"ITEM-2","itemData":{"DOI":"10.3389/fnhum.2018.00315","ISSN":"16625161","abstract":"Past research has found that mindfulness meditation training improves executive attention. Event-related potentials (ERPs) have indicated that this effect could be driven by more efficient allocation of resources on demanding attentional tasks, such as the Flanker Task and the Attention Network Test (ANT). However, it is not clear whether these changes depend on long-term practice. In two studies, we sought to investigate the effects of a brief, 10-min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 meditation tape had better accuracy on incongruent trials on a Flanker task, with no detriment in reaction times (RT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2","issued":{"date-parts":[["2018","8","6"]]},"publisher":"Frontiers Media S.A.","title":"Brief Mindfulness Meditation Improves Attention in Novices: Evidence From ERPs and Moderation by Neuroticism","type":"article-journal","volume":"12"},"uris":["http://www.mendeley.com/documents/?uuid=af5dc21b-3eda-3978-8cb1-a2214bc6efb9"]},{"id":"ITEM-3","itemData":{"DOI":"10.1007/s12144-016-9454-y","ISSN":"19364733","abstract":"Mindfulness practice is becoming an accepted psychological intervention used in clinical settings to help enhance attention. To date however relatively few randomised control trial (RCT) studies have investigated the effect of mindfulness training on attentional skills in novice practitioners. This study examined the effect of daily mindfulness practice on changes in attention skills; alerting, orienting and executive control in novice practitioners. Forty six university students from Perth, Western Australia were randomly assigned to one of two groups (mindfulness or waitlist control). Baseline analyses of psychological wellbeing indicated that the two groups initially were comparable in this domain. Pre- and post-test assessments using the Attention Network Test (ANT) were conducted to measure attention skills. Repeated measures ANOVA were used to examine the effect of intervention. Significant improvement in orienting and executive control skills following the mindfulness intervention was noted, however, no changes in alerting attentional skills were detected. Mindfulness practice impacted on the fundamental processes of the selective (orienting) and executive attention (executive control) networks which may in turn have additional beneficial effects in a variety of domains and situations. These findings add to existing literature that supports the positive and beneficial effect of regular mindfulness practice for the enhancement of attentional skills and its potential application to clinical populations.","author":[{"dropping-particle":"","family":"Becerra","given":"Rodrigo","non-dropping-particle":"","parse-names":false,"suffix":""},{"dropping-particle":"","family":"Dandrade","given":"Coralyn","non-dropping-particle":"","parse-names":false,"suffix":""},{"dropping-particle":"","family":"Harms","given":"Craig","non-dropping-particle":"","parse-names":false,"suffix":""}],"container-title":"Current Psychology","id":"ITEM-3","issue":"3","issued":{"date-parts":[["2017","9","1"]]},"page":"657-664","publisher":"Springer New York LLC","title":"Can Specific Attentional Skills be Modified with Mindfulness Training for Novice Practitioners?","type":"article-journal","volume":"36"},"uris":["http://www.mendeley.com/documents/?uuid=3234e683-19d7-353e-88cf-60ab8cc4a9b2"]}],"mendeley":{"formattedCitation":"(Becerra, Dandrade, &amp; Harms, 2017; Felver, Tipsord, Morris, Racer, &amp; Dishion, 2017; Norris, Creem, Hendler, &amp; Kober, 2018)","manualFormatting":"(e.g., Becerra, Dandrade, &amp; Harms, 2017; Felver, Tipsord, Morris, Racer, &amp; Dishion, 2017; Norris, Creem, Hendler, &amp; Kober, 2018)","plainTextFormattedCitation":"(Becerra, Dandrade, &amp; Harms, 2017; Felver, Tipsord, Morris, Racer, &amp; Dishion, 2017; Norris, Creem, Hendler, &amp; Kober, 2018)","previouslyFormattedCitation":"(Becerra, Dandrade, &amp; Harms, 2017; Felver, Tipsord, Morris, Racer, &amp; Dishion, 2017; Norris, Creem, Hendler, &amp; Kober, 2018)"},"properties":{"noteIndex":0},"schema":"https://github.com/citation-style-language/schema/raw/master/csl-citation.json"}</w:instrText>
      </w:r>
      <w:r>
        <w:fldChar w:fldCharType="separate"/>
      </w:r>
      <w:r w:rsidRPr="005B360A">
        <w:rPr>
          <w:noProof/>
        </w:rPr>
        <w:t>(</w:t>
      </w:r>
      <w:r>
        <w:rPr>
          <w:noProof/>
        </w:rPr>
        <w:t xml:space="preserve">e.g., </w:t>
      </w:r>
      <w:r w:rsidRPr="005B360A">
        <w:rPr>
          <w:noProof/>
        </w:rPr>
        <w:t>Becerra, Dandrade, &amp; Harms, 2017; Felver, Tipsord, Morris, Racer, &amp; Dishion, 2017; Norris, Creem, Hendler, &amp; Kober, 2018)</w:t>
      </w:r>
      <w:r>
        <w:fldChar w:fldCharType="end"/>
      </w:r>
      <w:r>
        <w:t xml:space="preserve">, </w:t>
      </w:r>
      <w:r w:rsidRPr="00501A8E">
        <w:t>and attentional control</w:t>
      </w:r>
      <w:r>
        <w:t xml:space="preserve"> </w:t>
      </w:r>
      <w:r w:rsidRPr="00252717">
        <w:fldChar w:fldCharType="begin" w:fldLock="1"/>
      </w:r>
      <w:r w:rsidRPr="00080895">
        <w:instrText>ADDIN CSL_CITATION {"citationItems":[{"id":"ITEM-1","itemData":{"DOI":"10.1016/j.concog.2008.12.008","ISSN":"10538100","PMID":"19181542","abstract":"This study investigated the link between meditation, self-reported mindfulness and cognitive flexibility as well as other attentional functions. It compared a group of meditators experienced in mindfulness meditation with a meditation-naïve control group on measures of Stroop interference and the \"d2-concentration and endurance test\". Overall the results suggest that attentional performance and cognitive flexibility are positively related to meditation practice and levels of mindfulness. Meditators performed significantly better than non-meditators on all measures of attention. Furthermore, self-reported mindfulness was higher in meditators than non-meditators and correlations with all attention measures were of moderate to high strength. This pattern of results suggests that mindfulness is intimately linked to improvements of attentional functions and cognitive flexibility. The relevance of these findings for mental balance and well-being are discussed. © 2008 Elsevier Inc. All rights reserved.","author":[{"dropping-particle":"","family":"Moore","given":"Adam","non-dropping-particle":"","parse-names":false,"suffix":""},{"dropping-particle":"","family":"Malinowski","given":"Peter","non-dropping-particle":"","parse-names":false,"suffix":""}],"container-title":"Consciousness and Cognition","id":"ITEM-1","issue":"1","issued":{"date-parts":[["2009","3"]]},"page":"176-186","title":"Meditation, mindfulness and cognitive flexibility","type":"article-journal","volume":"18"},"uris":["http://www.mendeley.com/documents/?uuid=5945f53e-e7bb-357d-9198-0657f2f91aed"]},{"id":"ITEM-2","itemData":{"DOI":"10.3389/fnhum.2018.00315","ISSN":"16625161","abstract":"Past research has found that mindfulness meditation training improves executive attention. Event-related potentials (ERPs) have indicated that this effect could be driven by more efficient allocation of resources on demanding attentional tasks, such as the Flanker Task and the Attention Network Test (ANT). However, it is not clear whether these changes depend on long-term practice. In two studies, we sought to investigate the effects of a brief, 10-min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 meditation tape had better accuracy on incongruent trials on a Flanker task, with no detriment in reaction times (RT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2","issued":{"date-parts":[["2018","8","6"]]},"publisher":"Frontiers Media S.A.","title":"Brief Mindfulness Meditation Improves Attention in Novices: Evidence From ERPs and Moderation by Neuroticism","type":"article-journal","volume":"12"},"uris":["http://www.mendeley.com/documents/?uuid=af5dc21b-3eda-3978-8cb1-a2214bc6efb9"]},{"id":"ITEM-3","itemData":{"DOI":"10.1007/s12671-015-0482-8","ISSN":"18688535","abstract":"There is growing interest in the potential benefits of mindfulness meditation practices in terms of counteracting some of the cognitive effects associated with aging. Pursuing this question, the aim of the present study was to investigate the influence of mindfulness training on executive control and emotion regulation in older adults, by means of studying behavioral and electrophysiological changes. Participants, 55 to 75 years of age, were randomly allocated to an 8-week mindful breath awareness training group or an active control group engaging in brain training exercises. Before and after the training period, participants completed an emotional-counting Stroop task, designed to measure attentional control and emotion regulation processes. Concurrently, their brain activity was measured by means of 64-channel electroencephalography. The results show that engaging in just over 10 min of mindfulness practice five times per week resulted in significant improvements in behavioral (response latency) and electrophysiological (N2 event-related potential) measures related to general task performance. Analyses of the underlying cortical sources (Variable Resolution Electromagnetic Tomography, VARETA) indicate that this N2-related effect is primarily associated with changes in the right angular gyrus and other areas of the dorsal attention network. However, the study did not find the expected specific improvements in executive control and emotion regulation, which may be due to the training instructions or the relative brevity of the intervention. Overall, the results indicate that engaging in mindfulness meditation training improves the maintenance of goal-directed visuospatial attention and may be a useful strategy for counteracting cognitive decline associated with aging.","author":[{"dropping-particle":"","family":"Malinowski","given":"Peter","non-dropping-particle":"","parse-names":false,"suffix":""},{"dropping-particle":"","family":"Moore","given":"Adam W.","non-dropping-particle":"","parse-names":false,"suffix":""},{"dropping-particle":"","family":"Mead","given":"Bethan R.","non-dropping-particle":"","parse-names":false,"suffix":""},{"dropping-particle":"","family":"Gruber","given":"Thomas","non-dropping-particle":"","parse-names":false,"suffix":""}],"container-title":"Mindfulness","id":"ITEM-3","issue":"1","issued":{"date-parts":[["2017","2","1"]]},"page":"78-94","publisher":"Springer New York LLC","title":"Mindful Aging: The Effects of Regular Brief Mindfulness Practice on Electrophysiological Markers of Cognitive and Affective Processing in Older Adults","type":"article-journal","volume":"8"},"uris":["http://www.mendeley.com/documents/?uuid=93b9594d-479b-3184-bfa6-977e1a375033"]},{"id":"ITEM-4","itemData":{"DOI":"10.3389/fnhum.2014.00069","ISSN":"1662-5161","author":[{"dropping-particle":"","family":"Elliott","given":"James C.","non-dropping-particle":"","parse-names":false,"suffix":""},{"dropping-particle":"","family":"Wallace","given":"B. Alan","non-dropping-particle":"","parse-names":false,"suffix":""},{"dropping-particle":"","family":"Giesbrecht","given":"Barry","non-dropping-particle":"","parse-names":false,"suffix":""}],"container-title":"Frontiers in Human Neuroscience","id":"ITEM-4","issued":{"date-parts":[["2014"]]},"title":"A week-long meditation retreat decouples behavioral measures of the alerting and executive attention networks","type":"article-journal","volume":"8"},"uris":["http://www.mendeley.com/documents/?uuid=b4c26ffb-fa82-3059-b342-ddc8907e194d"]}],"mendeley":{"formattedCitation":"(Elliott et al., 2014; Malinowski, Moore, Mead, &amp; Gruber, 2017; Moore &amp; Malinowski, 2009; Norris et al., 2018)","manualFormatting":"(e.g., Elliott et al., 2014; Malinowski, Moore, Mead, &amp; Gruber, 2017; Moore &amp; Malinowski, 2009; Norris et al., 2018)","plainTextFormattedCitation":"(Elliott et al., 2014; Malinowski, Moore, Mead, &amp; Gruber, 2017; Moore &amp; Malinowski, 2009; Norris et al., 2018)","previouslyFormattedCitation":"(Elliott et al., 2014; Malinowski, Moore, Mead, &amp; Gruber, 2017; Moore &amp; Malinowski, 2009; Norris et al., 2018)"},"properties":{"noteIndex":0},"schema":"https://github.com/citation-style-language/schema/raw/master/csl-citation.json"}</w:instrText>
      </w:r>
      <w:r w:rsidRPr="00080895">
        <w:fldChar w:fldCharType="separate"/>
      </w:r>
      <w:r w:rsidRPr="00252717">
        <w:rPr>
          <w:noProof/>
        </w:rPr>
        <w:t>(e.g., Elliott et al., 2014; Malinowski, Moore, Mead, &amp; Gruber, 2017; Moore &amp; Malinowski, 2009; Norris et al., 2018)</w:t>
      </w:r>
      <w:r w:rsidRPr="00252717">
        <w:fldChar w:fldCharType="end"/>
      </w:r>
      <w:r w:rsidRPr="00252717">
        <w:t>.</w:t>
      </w:r>
    </w:p>
    <w:p w14:paraId="0B210D7F" w14:textId="77777777" w:rsidR="00CB7B06" w:rsidRDefault="00B1316B" w:rsidP="00CB7B06">
      <w:pPr>
        <w:pStyle w:val="ListParagraph"/>
        <w:numPr>
          <w:ilvl w:val="0"/>
          <w:numId w:val="7"/>
        </w:numPr>
      </w:pPr>
      <w:r>
        <w:t>Real time feedback on attentional bias towards emotional stimuli</w:t>
      </w:r>
    </w:p>
    <w:p w14:paraId="01BA8FFF" w14:textId="054C566E" w:rsidR="00174190" w:rsidRDefault="00174190" w:rsidP="00CB7B06">
      <w:pPr>
        <w:pStyle w:val="ListParagraph"/>
        <w:numPr>
          <w:ilvl w:val="1"/>
          <w:numId w:val="7"/>
        </w:numPr>
      </w:pPr>
      <w:r>
        <w:t xml:space="preserve">Studies of A-FACT have reported effects including: (1) </w:t>
      </w:r>
      <w:r w:rsidRPr="00AF6898">
        <w:t xml:space="preserve">elevated levels of meta-awareness of biased </w:t>
      </w:r>
      <w:r>
        <w:t xml:space="preserve">external </w:t>
      </w:r>
      <w:r w:rsidRPr="00AF6898">
        <w:t>attention and thereby greater</w:t>
      </w:r>
      <w:r>
        <w:t xml:space="preserve"> external attentional</w:t>
      </w:r>
      <w:r w:rsidRPr="00AF6898">
        <w:t xml:space="preserve"> control </w:t>
      </w:r>
      <w:r>
        <w:t>(</w:t>
      </w:r>
      <w:proofErr w:type="spellStart"/>
      <w:r>
        <w:t>Ruimi</w:t>
      </w:r>
      <w:proofErr w:type="spellEnd"/>
      <w:r>
        <w:t xml:space="preserve">, Hendren, </w:t>
      </w:r>
      <w:proofErr w:type="spellStart"/>
      <w:r>
        <w:t>Zvielli</w:t>
      </w:r>
      <w:proofErr w:type="spellEnd"/>
      <w:r>
        <w:t xml:space="preserve">, Amir, &amp; Bernstein, </w:t>
      </w:r>
      <w:r>
        <w:t>2019</w:t>
      </w:r>
      <w:r>
        <w:t xml:space="preserve">); </w:t>
      </w:r>
      <w:r w:rsidRPr="006E2F30">
        <w:t>(</w:t>
      </w:r>
      <w:r>
        <w:t>2</w:t>
      </w:r>
      <w:r w:rsidRPr="006E2F30">
        <w:t xml:space="preserve">) </w:t>
      </w:r>
      <w:r>
        <w:t>greater control over</w:t>
      </w:r>
      <w:r w:rsidRPr="00AF6898">
        <w:t xml:space="preserve"> </w:t>
      </w:r>
      <w:r w:rsidRPr="006E2F30">
        <w:t>covert (response</w:t>
      </w:r>
      <w:r>
        <w:t xml:space="preserve"> </w:t>
      </w:r>
      <w:r w:rsidRPr="006E2F30">
        <w:t xml:space="preserve">time) </w:t>
      </w:r>
      <w:r>
        <w:t xml:space="preserve">as well as overt (eye-movement) external </w:t>
      </w:r>
      <w:r w:rsidRPr="006E2F30">
        <w:t xml:space="preserve">attentional </w:t>
      </w:r>
      <w:r>
        <w:t>processing of threat and reward</w:t>
      </w:r>
      <w:r w:rsidRPr="006E2F30">
        <w:t xml:space="preserve"> (Bernstein &amp; </w:t>
      </w:r>
      <w:proofErr w:type="spellStart"/>
      <w:r w:rsidRPr="006E2F30">
        <w:t>Zvielli</w:t>
      </w:r>
      <w:proofErr w:type="spellEnd"/>
      <w:r w:rsidRPr="006E2F30">
        <w:t xml:space="preserve">, 2014; </w:t>
      </w:r>
      <w:proofErr w:type="spellStart"/>
      <w:r w:rsidRPr="006E2F30">
        <w:t>Zvielli</w:t>
      </w:r>
      <w:proofErr w:type="spellEnd"/>
      <w:r w:rsidRPr="006E2F30">
        <w:t>, Amir, Goldstein, &amp; Bernstein, 2016</w:t>
      </w:r>
      <w:r>
        <w:t xml:space="preserve">; </w:t>
      </w:r>
      <w:proofErr w:type="spellStart"/>
      <w:r>
        <w:t>Ruimi</w:t>
      </w:r>
      <w:proofErr w:type="spellEnd"/>
      <w:r>
        <w:t xml:space="preserve">, Hendren, </w:t>
      </w:r>
      <w:proofErr w:type="spellStart"/>
      <w:r>
        <w:t>Zvielli</w:t>
      </w:r>
      <w:proofErr w:type="spellEnd"/>
      <w:r>
        <w:t xml:space="preserve">, Goldstein, &amp; Bernstein, </w:t>
      </w:r>
      <w:r w:rsidRPr="00DA7A2D">
        <w:t xml:space="preserve">under review); and subsequent (3) reduced emotional reactivity to an anxiogenic stressor (Bernstein &amp; </w:t>
      </w:r>
      <w:proofErr w:type="spellStart"/>
      <w:r w:rsidRPr="00111DDA">
        <w:t>Zvielli</w:t>
      </w:r>
      <w:proofErr w:type="spellEnd"/>
      <w:r w:rsidRPr="00111DDA">
        <w:t xml:space="preserve">, 2014; </w:t>
      </w:r>
      <w:proofErr w:type="spellStart"/>
      <w:r w:rsidRPr="00111DDA">
        <w:t>Zvielli</w:t>
      </w:r>
      <w:proofErr w:type="spellEnd"/>
      <w:r w:rsidRPr="00111DDA">
        <w:t xml:space="preserve"> et al., 2016). </w:t>
      </w:r>
      <w:r w:rsidRPr="00DA7A2D">
        <w:t>Likewise</w:t>
      </w:r>
      <w:r>
        <w:t xml:space="preserve">, Sanchez-Lopez et al (2016) delivered real-time (trial-level) gaze-contingent </w:t>
      </w:r>
      <w:r w:rsidRPr="00B56A93">
        <w:t>feedback</w:t>
      </w:r>
      <w:r>
        <w:t xml:space="preserve"> via </w:t>
      </w:r>
      <w:r w:rsidRPr="00B547E2">
        <w:t>Eye-gaze Contingent A</w:t>
      </w:r>
      <w:r w:rsidRPr="003E1702">
        <w:t>ttention Training</w:t>
      </w:r>
      <w:r>
        <w:t xml:space="preserve"> (</w:t>
      </w:r>
      <w:r>
        <w:fldChar w:fldCharType="begin" w:fldLock="1"/>
      </w:r>
      <w:r>
        <w:instrText>ADDIN CSL_CITATION {"citationItems":[{"id":"ITEM-1","itemData":{"DOI":"10.1037/emo0000198","ISSN":"19311516","PMID":"27322115","abstract":"Reappraisal is central to emotion regulation but its mechanisms are unclear. This study tested the theoretical prediction that emotional attention bias is linked to reappraisal of negative emotion-eliciting stimuli and subsequent emotional responding using a novel attentional control training. Thirty-six undergraduates were randomly assigned to either the control or the attention training condition and were provided with different task instructions while they performed an interpretation task. Whereas control participants freely created interpretations, participants in the training condition were instructed to allocate attention toward positive words to efficiently create positive interpretations (i.e., recruiting attentional control) while they were provided with gaze-contingent feedback on their viewing behavior. Transfer to attention bias and reappraisal success was evaluated using a dot-probe task and an emotion regulation task which were administered before and after the training. The training condition was effective at increasing attentional control and resulted in beneficial effects on the transfer tasks. Analyses supported a serial indirect effect with larger attentional control acquisition in the training condition leading to negative attention bias reduction, in turn predicting greater reappraisal success which reduced negative emotions. Our results indicate that attentional mechanisms influence the use of reappraisal strategies and its impact on negative emotions. The novel attention training highlights the importance of tailored feedback to train attentional control. The findings provide an important step toward personalized delivery of attention training.","author":[{"dropping-particle":"","family":"Sanchez","given":"Alvaro","non-dropping-particle":"","parse-names":false,"suffix":""},{"dropping-particle":"","family":"Everaert","given":"Jonas","non-dropping-particle":"","parse-names":false,"suffix":""},{"dropping-particle":"","family":"Koster","given":"Ernst H.W.","non-dropping-particle":"","parse-names":false,"suffix":""}],"container-title":"Emotion","id":"ITEM-1","issue":"7","issued":{"date-parts":[["2016","10","1"]]},"page":"1074-1085","publisher":"American Psychological Association Inc.","title":"Attention training through gaze-contingent feedback: Effects on reappraisal and negative emotions","type":"article-journal","volume":"16"},"uris":["http://www.mendeley.com/documents/?uuid=4993a054-c116-38cc-aad8-ced3360d25a3"]},{"id":"ITEM-2","itemData":{"DOI":"10.1016/j.biopsycho.2019.01.017","abstract":"This study used a novel eye-gaze contingent attention training (ECAT) to test the prediction that attention regulation is involved in reappraisal and rumination. Sixty-six undergraduates were randomly assigned to either the control or the active training condition of the ECAT. Active ECAT comprised training in allocating attention toward positive words to efficiently create positive interpretations while receiving gaze-contingent feedback. Participants in the control condition freely generated interpretations without receiving gaze-contingent feedback. Active ECAT resulted in: 1) more sustained attention on positive information, in turn predicting greater reappraisal success to down-regulate negative emotions, and 2) larger reductions in state rumination after viewing negative scenes. Our results highlight the importance of considering attention mechanisms in understanding (and treating impaired) emotion regulation processes. These findings provide an important step towards the use of personalized attention training to build resources of resilience.","author":[{"dropping-particle":"","family":"Sanchez-Lopez","given":"Alvaro","non-dropping-particle":"","parse-names":false,"suffix":""},{"dropping-particle":"","family":"Everaert","given":"Jonas","non-dropping-particle":"","parse-names":false,"suffix":""},{"dropping-particle":"","family":"Put","given":"Jill","non-dropping-particle":"Van","parse-names":false,"suffix":""},{"dropping-particle":"","family":"Raedt","given":"Rudi","non-dropping-particle":"De","parse-names":false,"suffix":""},{"dropping-particle":"","family":"Koster","given":"Ernst H W","non-dropping-particle":"","parse-names":false,"suffix":""}],"id":"ITEM-2","issued":{"date-parts":[["2019"]]},"title":"Eye-gaze contingent attention training (ECAT): Examining the causal role of attention regulation in reappraisal and rumination","type":"article-journal"},"uris":["http://www.mendeley.com/documents/?uuid=fc042003-4b47-38ff-a0bc-71d5d4240ad3"]},{"id":"ITEM-3","itemData":{"DOI":"10.1016/j.brat.2019.04.005","abstract":"Stress dysregulation is a transdiagnostic marker of emotional disorders, related to biases in attention toward negative information. We adapted a computerized process-based training targeting these attention mechanisms through mouse-based contingency responses and examined its effects on reappraisal and rumination. Forty-one participants were randomly assigned to either a control or an active training condition of mouse-based contingent attention training (MCAT). Participants in the active condition were instructed to allocate attention toward positive words to generate positive interpretations, by using attention regulation while receiving contingent feedback on their attention to emotional words. Participants in the control condition freely generated interpretations without receiving contingent feedback. Transfer to reappraisal and state rumination was evaluated by administering an emotion regulation paradigm before and after the training. Mouse-based attention estimations showed a high degree of congruency with real eye/gaze-based attention estimations, as measured with eye-tracking performed in parallel. Furthermore, active MCAT resulted in several beneficial effects, including: 1) a higher attention toward positive over negative information; 2) an improved reappraisal ability to down-regulate negative emotions, and 3) a larger state rumination reduction in comparison to the control group. Our findings supports MCAT as a promising way to monitor and train attention, being an innovative instrument for online interventions aimed to improve stress regulation and resilience.","author":[{"dropping-particle":"","family":"Sanchez-Lopez","given":"Alvaro","non-dropping-particle":"","parse-names":false,"suffix":""},{"dropping-particle":"","family":"Raedt","given":"Rudi","non-dropping-particle":"De","parse-names":false,"suffix":""},{"dropping-particle":"","family":"Put","given":"Jill","non-dropping-particle":"Van","parse-names":false,"suffix":""},{"dropping-particle":"","family":"Koster","given":"Ernst H W","non-dropping-particle":"","parse-names":false,"suffix":""}],"id":"ITEM-3","issued":{"date-parts":[["2019"]]},"title":"A novel process-based approach to improve resilience: Effects of computerized mouse-based (gaze)contingent attention training (MCAT) on reappraisal and rumination","type":"article-journal"},"uris":["http://www.mendeley.com/documents/?uuid=24471d12-0465-34ba-9052-c807ad6e1d37"]}],"mendeley":{"formattedCitation":"(Sanchez-Lopez, De Raedt, Van Put, &amp; Koster, 2019; Sanchez-Lopez, Everaert, Van Put, De Raedt, &amp; Koster, 2019; Sanchez, Everaert, &amp; Koster, 2016)","manualFormatting":"Sanchez-Lopez, De Raedt, Van Put, &amp; Koster, 2019; Sanchez-Lopez, Everaert, Van Put, De Raedt, &amp; Koster, 2019; Sanchez, Everaert, &amp; Koster, 2016)","plainTextFormattedCitation":"(Sanchez-Lopez, De Raedt, Van Put, &amp; Koster, 2019; Sanchez-Lopez, Everaert, Van Put, De Raedt, &amp; Koster, 2019; Sanchez, Everaert, &amp; Koster, 2016)","previouslyFormattedCitation":"(Sanchez-Lopez, De Raedt, Van Put, &amp; Koster, 2019; Sanchez-Lopez, Everaert, Van Put, De Raedt, &amp; Koster, 2019; Sanchez, Everaert, &amp; Koster, 2016)"},"properties":{"noteIndex":0},"schema":"https://github.com/citation-style-language/schema/raw/master/csl-citation.json"}</w:instrText>
      </w:r>
      <w:r>
        <w:fldChar w:fldCharType="separate"/>
      </w:r>
      <w:r w:rsidRPr="006F176C">
        <w:rPr>
          <w:noProof/>
        </w:rPr>
        <w:t>Sanchez-Lopez, De Raedt, Van Put, &amp; Koster, 2019; Sanchez-Lopez, Everaert, Van Put, De Raedt, &amp; Koster, 2019; Sanchez, Everaert, &amp; Koster, 2016)</w:t>
      </w:r>
      <w:r>
        <w:fldChar w:fldCharType="end"/>
      </w:r>
      <w:r>
        <w:t xml:space="preserve">. This </w:t>
      </w:r>
      <w:r>
        <w:lastRenderedPageBreak/>
        <w:t xml:space="preserve">gaze-contingent feedback was designed to help participants select positive rather than negative information and thereby reduce negative and facilitate positive self-referential interpretation of target stimuli (i.e., scrambled sentences). They found that training led to (1) facilitated attention regulation, (2) improved reappraisal, and (3) reduced state rumination. </w:t>
      </w:r>
      <w:r w:rsidRPr="00111DDA">
        <w:t xml:space="preserve">Similarly, </w:t>
      </w:r>
      <w:proofErr w:type="spellStart"/>
      <w:r w:rsidRPr="00111DDA">
        <w:t>Lazarov</w:t>
      </w:r>
      <w:proofErr w:type="spellEnd"/>
      <w:r w:rsidRPr="00111DDA">
        <w:t xml:space="preserve">, Pine, and Bar-Haim (2017) </w:t>
      </w:r>
      <w:r>
        <w:t>used</w:t>
      </w:r>
      <w:r w:rsidRPr="00111DDA">
        <w:t xml:space="preserve"> real-time (trial-level) gaze-contingent feedback</w:t>
      </w:r>
      <w:r>
        <w:t>,</w:t>
      </w:r>
      <w:r w:rsidRPr="00111DDA">
        <w:t xml:space="preserve"> </w:t>
      </w:r>
      <w:r>
        <w:t>via</w:t>
      </w:r>
      <w:r w:rsidRPr="00111DDA">
        <w:t xml:space="preserve"> rewarding music</w:t>
      </w:r>
      <w:r>
        <w:t>,</w:t>
      </w:r>
      <w:r w:rsidRPr="00111DDA">
        <w:t xml:space="preserve"> to train attentional control. They reported that, relative to controls, real-time gaze-contingent feedback training led to reduced dwell time on </w:t>
      </w:r>
      <w:r>
        <w:t>threatening face stimuli</w:t>
      </w:r>
      <w:r w:rsidRPr="00111DDA">
        <w:t xml:space="preserve"> as well as </w:t>
      </w:r>
      <w:r>
        <w:t xml:space="preserve">reduced </w:t>
      </w:r>
      <w:r w:rsidRPr="00111DDA">
        <w:t>social anxiety outcomes.</w:t>
      </w:r>
    </w:p>
    <w:p w14:paraId="2BA8B1D2" w14:textId="77777777" w:rsidR="00174190" w:rsidRDefault="00174190" w:rsidP="003E7C69"/>
    <w:p w14:paraId="53C1032F" w14:textId="0E0F8ACB" w:rsidR="00174190" w:rsidRDefault="00B1316B" w:rsidP="00174190">
      <w:pPr>
        <w:rPr>
          <w:bCs/>
          <w:color w:val="0D0D0D"/>
        </w:rPr>
      </w:pPr>
      <w:r>
        <w:rPr>
          <w:bCs/>
          <w:color w:val="0D0D0D"/>
        </w:rPr>
        <w:t>Only externa</w:t>
      </w:r>
      <w:r w:rsidR="00CB7B06">
        <w:rPr>
          <w:bCs/>
          <w:color w:val="0D0D0D"/>
        </w:rPr>
        <w:t>l</w:t>
      </w:r>
      <w:r>
        <w:rPr>
          <w:bCs/>
          <w:color w:val="0D0D0D"/>
        </w:rPr>
        <w:t xml:space="preserve"> - </w:t>
      </w:r>
      <w:r>
        <w:rPr>
          <w:bCs/>
          <w:color w:val="0D0D0D"/>
        </w:rPr>
        <w:t xml:space="preserve">Yet, </w:t>
      </w:r>
      <w:r>
        <w:t>across these domains</w:t>
      </w:r>
      <w:r w:rsidRPr="00D07508">
        <w:t xml:space="preserve">, </w:t>
      </w:r>
      <w:r w:rsidRPr="00D07508">
        <w:rPr>
          <w:bCs/>
          <w:color w:val="0D0D0D"/>
        </w:rPr>
        <w:t xml:space="preserve">research to date </w:t>
      </w:r>
      <w:r w:rsidRPr="00B5579A">
        <w:rPr>
          <w:bCs/>
          <w:color w:val="0D0D0D"/>
        </w:rPr>
        <w:t>has been limited to</w:t>
      </w:r>
      <w:r w:rsidRPr="00D07508">
        <w:rPr>
          <w:bCs/>
          <w:color w:val="0D0D0D"/>
        </w:rPr>
        <w:t xml:space="preserve"> the role of meta-awareness </w:t>
      </w:r>
      <w:r w:rsidRPr="00B5579A">
        <w:rPr>
          <w:bCs/>
          <w:color w:val="0D0D0D"/>
        </w:rPr>
        <w:t>for</w:t>
      </w:r>
      <w:r w:rsidRPr="00D07508">
        <w:rPr>
          <w:bCs/>
          <w:color w:val="0D0D0D"/>
        </w:rPr>
        <w:t xml:space="preserve"> </w:t>
      </w:r>
      <w:r w:rsidRPr="00B5579A">
        <w:rPr>
          <w:bCs/>
          <w:i/>
          <w:iCs/>
          <w:color w:val="0D0D0D"/>
        </w:rPr>
        <w:t>external</w:t>
      </w:r>
      <w:r w:rsidRPr="00B5579A">
        <w:rPr>
          <w:bCs/>
          <w:color w:val="0D0D0D"/>
        </w:rPr>
        <w:t xml:space="preserve">, typically visual, </w:t>
      </w:r>
      <w:r w:rsidRPr="00D07508">
        <w:rPr>
          <w:bCs/>
          <w:color w:val="0D0D0D"/>
        </w:rPr>
        <w:t>attentional control</w:t>
      </w:r>
      <w:r w:rsidRPr="00B5579A">
        <w:rPr>
          <w:bCs/>
          <w:color w:val="0D0D0D"/>
        </w:rPr>
        <w:t>.</w:t>
      </w:r>
    </w:p>
    <w:p w14:paraId="665175BF" w14:textId="77777777" w:rsidR="00B1316B" w:rsidRDefault="00B1316B" w:rsidP="00174190"/>
    <w:p w14:paraId="65BBDDE4" w14:textId="34B359DD" w:rsidR="00174190" w:rsidRDefault="00174190" w:rsidP="003E7C69">
      <w:pPr>
        <w:rPr>
          <w:b/>
          <w:bCs/>
          <w:i/>
          <w:iCs/>
        </w:rPr>
      </w:pPr>
      <w:r>
        <w:rPr>
          <w:b/>
          <w:bCs/>
          <w:i/>
          <w:iCs/>
        </w:rPr>
        <w:t>On external and internal:</w:t>
      </w:r>
    </w:p>
    <w:p w14:paraId="7C3A8BE4" w14:textId="77777777" w:rsidR="00174190" w:rsidRDefault="00174190" w:rsidP="00174190">
      <w:pPr>
        <w:contextualSpacing/>
        <w:jc w:val="both"/>
        <w:outlineLvl w:val="0"/>
        <w:rPr>
          <w:bCs/>
          <w:color w:val="0D0D0D"/>
        </w:rPr>
      </w:pPr>
      <w:r w:rsidRPr="00B5579A">
        <w:rPr>
          <w:bCs/>
          <w:color w:val="0D0D0D"/>
        </w:rPr>
        <w:t xml:space="preserve">External attention </w:t>
      </w:r>
      <w:r>
        <w:rPr>
          <w:bCs/>
          <w:color w:val="0D0D0D"/>
        </w:rPr>
        <w:t>refers to</w:t>
      </w:r>
      <w:r w:rsidRPr="006E2986">
        <w:rPr>
          <w:bCs/>
          <w:color w:val="0D0D0D"/>
        </w:rPr>
        <w:t xml:space="preserve"> sensory-perceptual processing of objects in our environment</w:t>
      </w:r>
      <w:r>
        <w:rPr>
          <w:bCs/>
          <w:color w:val="0D0D0D"/>
        </w:rPr>
        <w:t>,</w:t>
      </w:r>
      <w:r w:rsidRPr="006E2986">
        <w:rPr>
          <w:bCs/>
          <w:color w:val="0D0D0D"/>
        </w:rPr>
        <w:t xml:space="preserve"> such as via vision </w:t>
      </w:r>
      <w:r>
        <w:rPr>
          <w:bCs/>
          <w:color w:val="0D0D0D"/>
        </w:rPr>
        <w:t>(</w:t>
      </w:r>
      <w:r w:rsidRPr="006E2986">
        <w:rPr>
          <w:bCs/>
          <w:color w:val="0D0D0D"/>
        </w:rPr>
        <w:t xml:space="preserve">Amir, </w:t>
      </w:r>
      <w:proofErr w:type="spellStart"/>
      <w:r w:rsidRPr="006E2986">
        <w:rPr>
          <w:bCs/>
          <w:color w:val="0D0D0D"/>
        </w:rPr>
        <w:t>Ruimi</w:t>
      </w:r>
      <w:proofErr w:type="spellEnd"/>
      <w:r w:rsidRPr="006E2986">
        <w:rPr>
          <w:bCs/>
          <w:color w:val="0D0D0D"/>
        </w:rPr>
        <w:t xml:space="preserve">, &amp; Bernstein, submitted; Chun, </w:t>
      </w:r>
      <w:proofErr w:type="spellStart"/>
      <w:r w:rsidRPr="006E2986">
        <w:rPr>
          <w:bCs/>
          <w:color w:val="0D0D0D"/>
        </w:rPr>
        <w:t>Golomb</w:t>
      </w:r>
      <w:proofErr w:type="spellEnd"/>
      <w:r w:rsidRPr="006E2986">
        <w:rPr>
          <w:bCs/>
          <w:color w:val="0D0D0D"/>
        </w:rPr>
        <w:t xml:space="preserve">, &amp; Turk-Browne, 2011; Dixon et al., 2014; Gazzaley &amp; </w:t>
      </w:r>
      <w:proofErr w:type="spellStart"/>
      <w:r w:rsidRPr="006E2986">
        <w:rPr>
          <w:bCs/>
          <w:color w:val="0D0D0D"/>
        </w:rPr>
        <w:t>Nobre</w:t>
      </w:r>
      <w:proofErr w:type="spellEnd"/>
      <w:r w:rsidRPr="006E2986">
        <w:rPr>
          <w:bCs/>
          <w:color w:val="0D0D0D"/>
        </w:rPr>
        <w:t>, 2012)</w:t>
      </w:r>
      <w:r>
        <w:rPr>
          <w:bCs/>
          <w:color w:val="0D0D0D"/>
        </w:rPr>
        <w:t>. Yet, meta-awareness may also involve monitoring and control of</w:t>
      </w:r>
      <w:r w:rsidRPr="000756C7">
        <w:rPr>
          <w:bCs/>
          <w:color w:val="0D0D0D"/>
        </w:rPr>
        <w:t xml:space="preserve"> </w:t>
      </w:r>
      <w:r w:rsidRPr="000756C7">
        <w:rPr>
          <w:i/>
          <w:iCs/>
        </w:rPr>
        <w:t>internal</w:t>
      </w:r>
      <w:r>
        <w:rPr>
          <w:i/>
          <w:iCs/>
        </w:rPr>
        <w:t xml:space="preserve"> attention</w:t>
      </w:r>
      <w:r>
        <w:rPr>
          <w:bCs/>
          <w:color w:val="0D0D0D"/>
        </w:rPr>
        <w:t xml:space="preserve"> – the selection and modulation </w:t>
      </w:r>
      <w:r w:rsidRPr="000756C7">
        <w:rPr>
          <w:bCs/>
          <w:color w:val="0D0D0D"/>
        </w:rPr>
        <w:t>of information stored in the mind</w:t>
      </w:r>
      <w:r>
        <w:rPr>
          <w:bCs/>
          <w:color w:val="0D0D0D"/>
        </w:rPr>
        <w:t xml:space="preserve">, </w:t>
      </w:r>
      <w:r w:rsidRPr="00B56A93">
        <w:rPr>
          <w:bCs/>
          <w:color w:val="0D0D0D"/>
        </w:rPr>
        <w:t>recalled from long-term or active in working memory</w:t>
      </w:r>
      <w:r w:rsidRPr="000756C7">
        <w:rPr>
          <w:bCs/>
          <w:color w:val="0D0D0D"/>
        </w:rPr>
        <w:t xml:space="preserve"> </w:t>
      </w:r>
      <w:r>
        <w:rPr>
          <w:bCs/>
          <w:color w:val="0D0D0D"/>
        </w:rPr>
        <w:t>(</w:t>
      </w:r>
      <w:r w:rsidRPr="000756C7">
        <w:rPr>
          <w:bCs/>
          <w:color w:val="0D0D0D"/>
        </w:rPr>
        <w:t xml:space="preserve">Amir, </w:t>
      </w:r>
      <w:proofErr w:type="spellStart"/>
      <w:r w:rsidRPr="000756C7">
        <w:rPr>
          <w:bCs/>
          <w:color w:val="0D0D0D"/>
        </w:rPr>
        <w:t>Ruimi</w:t>
      </w:r>
      <w:proofErr w:type="spellEnd"/>
      <w:r w:rsidRPr="000756C7">
        <w:rPr>
          <w:bCs/>
          <w:color w:val="0D0D0D"/>
        </w:rPr>
        <w:t xml:space="preserve">, &amp; Bernstein, submitted; Chun et al., 2011; Klinger, 1978; </w:t>
      </w:r>
      <w:proofErr w:type="spellStart"/>
      <w:r w:rsidRPr="000756C7">
        <w:rPr>
          <w:bCs/>
          <w:color w:val="0D0D0D"/>
        </w:rPr>
        <w:t>Zabelina</w:t>
      </w:r>
      <w:proofErr w:type="spellEnd"/>
      <w:r w:rsidRPr="000756C7">
        <w:rPr>
          <w:bCs/>
          <w:color w:val="0D0D0D"/>
        </w:rPr>
        <w:t xml:space="preserve"> &amp; Andrews-Hanna, 2016).</w:t>
      </w:r>
      <w:r>
        <w:rPr>
          <w:bCs/>
          <w:color w:val="0D0D0D"/>
        </w:rPr>
        <w:t xml:space="preserve"> </w:t>
      </w:r>
      <w:r w:rsidRPr="001F5D4A">
        <w:rPr>
          <w:bCs/>
          <w:color w:val="0D0D0D"/>
        </w:rPr>
        <w:t xml:space="preserve"> </w:t>
      </w:r>
    </w:p>
    <w:p w14:paraId="5F8B409C" w14:textId="769A70C7" w:rsidR="00174190" w:rsidRDefault="00174190" w:rsidP="003E7C69">
      <w:pPr>
        <w:rPr>
          <w:b/>
          <w:bCs/>
          <w:i/>
          <w:iCs/>
        </w:rPr>
      </w:pPr>
    </w:p>
    <w:p w14:paraId="4D2ECFC9" w14:textId="7535DCB1" w:rsidR="00F8421A" w:rsidRPr="00AF3F12" w:rsidRDefault="00AF3F12" w:rsidP="00F8421A">
      <w:pPr>
        <w:rPr>
          <w:b/>
          <w:bCs/>
        </w:rPr>
      </w:pPr>
      <w:r>
        <w:rPr>
          <w:b/>
          <w:bCs/>
        </w:rPr>
        <w:t>Interna attention</w:t>
      </w:r>
      <w:r w:rsidR="00F8421A">
        <w:rPr>
          <w:b/>
          <w:bCs/>
        </w:rPr>
        <w:t>:</w:t>
      </w:r>
    </w:p>
    <w:p w14:paraId="3C8440BC" w14:textId="77777777" w:rsidR="00AF3F12" w:rsidRDefault="00AF3F12">
      <w:r>
        <w:rPr>
          <w:i/>
          <w:iCs/>
        </w:rPr>
        <w:t>Internal attention</w:t>
      </w:r>
      <w:r>
        <w:t xml:space="preserve"> is the processing of information stored in the mind, recalled from long-term or active in working memory </w:t>
      </w:r>
      <w:r>
        <w:fldChar w:fldCharType="begin" w:fldLock="1"/>
      </w:r>
      <w: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plainTextFormattedCitation":"(Chun et al., 2010)","previouslyFormattedCitation":"(Chun et al., 2010)"},"properties":{"noteIndex":0},"schema":"https://github.com/citation-style-language/schema/raw/master/csl-citation.json"}</w:instrText>
      </w:r>
      <w:r>
        <w:fldChar w:fldCharType="separate"/>
      </w:r>
      <w:r>
        <w:rPr>
          <w:noProof/>
        </w:rPr>
        <w:t>(</w:t>
      </w:r>
      <w:r>
        <w:rPr>
          <w:noProof/>
        </w:rPr>
        <w:t xml:space="preserve">Amier et al., submitted; </w:t>
      </w:r>
      <w:r>
        <w:rPr>
          <w:noProof/>
        </w:rPr>
        <w:t>Chun et al., 2010)</w:t>
      </w:r>
      <w:r>
        <w:fldChar w:fldCharType="end"/>
      </w:r>
      <w:r>
        <w:t xml:space="preserve">. </w:t>
      </w:r>
    </w:p>
    <w:p w14:paraId="72BE6B83" w14:textId="38B443D1" w:rsidR="00174190" w:rsidRDefault="00AF3F12">
      <w:r w:rsidRPr="00E66A14">
        <w:rPr>
          <w:bCs/>
          <w:color w:val="0D0D0D"/>
        </w:rPr>
        <w:t>Just as external attention determines which information from the environment reaches</w:t>
      </w:r>
      <w:r w:rsidRPr="00627E60">
        <w:rPr>
          <w:bCs/>
          <w:color w:val="0D0D0D"/>
        </w:rPr>
        <w:t xml:space="preserve"> awareness </w:t>
      </w:r>
      <w:r w:rsidRPr="00C84955">
        <w:rPr>
          <w:bCs/>
          <w:color w:val="0D0D0D"/>
        </w:rPr>
        <w:t>(Posner, 1994), internal attention determines which internal representations reach awareness (</w:t>
      </w:r>
      <w:proofErr w:type="spellStart"/>
      <w:r w:rsidRPr="00C84955">
        <w:rPr>
          <w:bCs/>
          <w:color w:val="0D0D0D"/>
        </w:rPr>
        <w:t>Verschooren</w:t>
      </w:r>
      <w:proofErr w:type="spellEnd"/>
      <w:r w:rsidRPr="00C84955">
        <w:rPr>
          <w:bCs/>
          <w:color w:val="0D0D0D"/>
        </w:rPr>
        <w:t xml:space="preserve">, Schindler, De </w:t>
      </w:r>
      <w:proofErr w:type="spellStart"/>
      <w:r w:rsidRPr="00C84955">
        <w:rPr>
          <w:bCs/>
          <w:color w:val="0D0D0D"/>
        </w:rPr>
        <w:t>Raedt</w:t>
      </w:r>
      <w:proofErr w:type="spellEnd"/>
      <w:r w:rsidRPr="00C84955">
        <w:rPr>
          <w:bCs/>
          <w:color w:val="0D0D0D"/>
        </w:rPr>
        <w:t xml:space="preserve">, &amp; </w:t>
      </w:r>
      <w:proofErr w:type="spellStart"/>
      <w:r w:rsidRPr="00C84955">
        <w:rPr>
          <w:bCs/>
          <w:color w:val="0D0D0D"/>
        </w:rPr>
        <w:t>Pourtois</w:t>
      </w:r>
      <w:proofErr w:type="spellEnd"/>
      <w:r w:rsidRPr="00C84955">
        <w:rPr>
          <w:bCs/>
          <w:color w:val="0D0D0D"/>
        </w:rPr>
        <w:t>, 2019).</w:t>
      </w:r>
      <w:r>
        <w:rPr>
          <w:bCs/>
          <w:color w:val="0D0D0D"/>
        </w:rPr>
        <w:t xml:space="preserve"> Accordingly</w:t>
      </w:r>
      <w:r w:rsidRPr="00BD05F9">
        <w:rPr>
          <w:bCs/>
          <w:color w:val="0D0D0D"/>
        </w:rPr>
        <w:t xml:space="preserve">, internal attention </w:t>
      </w:r>
      <w:r w:rsidRPr="00E66A14">
        <w:rPr>
          <w:bCs/>
          <w:color w:val="0D0D0D"/>
        </w:rPr>
        <w:t xml:space="preserve">may be important for understanding </w:t>
      </w:r>
      <w:r>
        <w:rPr>
          <w:bCs/>
          <w:color w:val="0D0D0D"/>
        </w:rPr>
        <w:t xml:space="preserve">a variety of mental </w:t>
      </w:r>
      <w:r w:rsidRPr="00E66A14">
        <w:rPr>
          <w:bCs/>
          <w:color w:val="0D0D0D"/>
        </w:rPr>
        <w:t xml:space="preserve">phenomena </w:t>
      </w:r>
      <w:r>
        <w:rPr>
          <w:bCs/>
          <w:color w:val="0D0D0D"/>
        </w:rPr>
        <w:t xml:space="preserve">quintessential to human mental life, </w:t>
      </w:r>
      <w:r w:rsidRPr="00E66A14">
        <w:rPr>
          <w:bCs/>
          <w:color w:val="0D0D0D"/>
        </w:rPr>
        <w:t xml:space="preserve">such as </w:t>
      </w:r>
      <w:proofErr w:type="spellStart"/>
      <w:r w:rsidRPr="00E66A14">
        <w:rPr>
          <w:bCs/>
          <w:color w:val="0D0D0D"/>
        </w:rPr>
        <w:t>mindwandering</w:t>
      </w:r>
      <w:proofErr w:type="spellEnd"/>
      <w:r w:rsidRPr="00E66A14">
        <w:rPr>
          <w:bCs/>
          <w:color w:val="0D0D0D"/>
        </w:rPr>
        <w:t xml:space="preserve">, mindfulness </w:t>
      </w:r>
      <w:r w:rsidRPr="00627E60">
        <w:rPr>
          <w:bCs/>
          <w:color w:val="0D0D0D"/>
        </w:rPr>
        <w:t>and spontan</w:t>
      </w:r>
      <w:r w:rsidRPr="00C84955">
        <w:rPr>
          <w:bCs/>
          <w:color w:val="0D0D0D"/>
        </w:rPr>
        <w:t>eous thought</w:t>
      </w:r>
      <w:r>
        <w:rPr>
          <w:bCs/>
          <w:color w:val="0D0D0D"/>
        </w:rPr>
        <w:t xml:space="preserve"> </w:t>
      </w:r>
      <w:r w:rsidR="00174190">
        <w:br w:type="page"/>
      </w:r>
    </w:p>
    <w:p w14:paraId="6B1020BE" w14:textId="0AA7FFD9" w:rsidR="00174190" w:rsidRPr="00174190" w:rsidRDefault="00174190" w:rsidP="00035A54">
      <w:pPr>
        <w:ind w:left="360"/>
        <w:rPr>
          <w:b/>
          <w:bCs/>
          <w:i/>
          <w:iCs/>
        </w:rPr>
      </w:pPr>
      <w:r>
        <w:rPr>
          <w:b/>
          <w:bCs/>
          <w:i/>
          <w:iCs/>
        </w:rPr>
        <w:lastRenderedPageBreak/>
        <w:t>Amit’s guidelines:</w:t>
      </w:r>
    </w:p>
    <w:p w14:paraId="5A36BB3D" w14:textId="4B8FE9FB" w:rsidR="00221057" w:rsidRDefault="000850FB" w:rsidP="00035A54">
      <w:pPr>
        <w:ind w:left="360"/>
      </w:pPr>
      <w:r>
        <w:t>Aims</w:t>
      </w:r>
    </w:p>
    <w:p w14:paraId="6FCA258B" w14:textId="7C52A185" w:rsidR="000850FB" w:rsidRDefault="000850FB" w:rsidP="000850FB">
      <w:pPr>
        <w:pStyle w:val="ListParagraph"/>
        <w:numPr>
          <w:ilvl w:val="1"/>
          <w:numId w:val="1"/>
        </w:numPr>
      </w:pPr>
      <w:r>
        <w:t>For each aim why it is important (what are the hypotheses underlying this statement)</w:t>
      </w:r>
    </w:p>
    <w:p w14:paraId="3524DEA8" w14:textId="795F5F79" w:rsidR="000850FB" w:rsidRDefault="000850FB" w:rsidP="000850FB">
      <w:pPr>
        <w:pStyle w:val="ListParagraph"/>
        <w:numPr>
          <w:ilvl w:val="0"/>
          <w:numId w:val="1"/>
        </w:numPr>
      </w:pPr>
      <w:r>
        <w:t>Bullet points</w:t>
      </w:r>
    </w:p>
    <w:p w14:paraId="2C3C5AC5" w14:textId="363C393D" w:rsidR="000850FB" w:rsidRDefault="000850FB" w:rsidP="000850FB">
      <w:pPr>
        <w:pStyle w:val="ListParagraph"/>
        <w:numPr>
          <w:ilvl w:val="0"/>
          <w:numId w:val="1"/>
        </w:numPr>
      </w:pPr>
      <w:r>
        <w:t>The critical gaps limitation – what is missing in the literature that</w:t>
      </w:r>
    </w:p>
    <w:p w14:paraId="3F6CA523" w14:textId="5ADEA4DC" w:rsidR="000850FB" w:rsidRDefault="000850FB" w:rsidP="000850FB">
      <w:pPr>
        <w:pStyle w:val="ListParagraph"/>
        <w:numPr>
          <w:ilvl w:val="1"/>
          <w:numId w:val="1"/>
        </w:numPr>
      </w:pPr>
      <w:r>
        <w:t>wasn’t asked</w:t>
      </w:r>
    </w:p>
    <w:p w14:paraId="21B948C2" w14:textId="2A676829" w:rsidR="000850FB" w:rsidRDefault="000850FB" w:rsidP="000850FB">
      <w:pPr>
        <w:pStyle w:val="ListParagraph"/>
        <w:numPr>
          <w:ilvl w:val="1"/>
          <w:numId w:val="1"/>
        </w:numPr>
      </w:pPr>
      <w:r>
        <w:t>doesn’t have answer</w:t>
      </w:r>
    </w:p>
    <w:p w14:paraId="18A2E602" w14:textId="06AD9A63" w:rsidR="000850FB" w:rsidRDefault="004525EE" w:rsidP="000850FB">
      <w:pPr>
        <w:pStyle w:val="ListParagraph"/>
        <w:numPr>
          <w:ilvl w:val="1"/>
          <w:numId w:val="1"/>
        </w:numPr>
      </w:pPr>
      <w:r>
        <w:t>has</w:t>
      </w:r>
      <w:r w:rsidR="000850FB">
        <w:t xml:space="preserve"> answer but the answer</w:t>
      </w:r>
      <w:r>
        <w:t>s</w:t>
      </w:r>
      <w:r w:rsidR="000850FB">
        <w:t xml:space="preserve"> </w:t>
      </w:r>
      <w:r>
        <w:t>have</w:t>
      </w:r>
      <w:r w:rsidR="000850FB">
        <w:t xml:space="preserve"> problems</w:t>
      </w:r>
    </w:p>
    <w:p w14:paraId="5C6D3A20" w14:textId="2DDF7E46" w:rsidR="000850FB" w:rsidRDefault="004525EE" w:rsidP="000850FB">
      <w:pPr>
        <w:pStyle w:val="ListParagraph"/>
        <w:numPr>
          <w:ilvl w:val="1"/>
          <w:numId w:val="1"/>
        </w:numPr>
      </w:pPr>
      <w:r>
        <w:t xml:space="preserve">have </w:t>
      </w:r>
      <w:r w:rsidR="000850FB">
        <w:t>answers but only a few.</w:t>
      </w:r>
    </w:p>
    <w:p w14:paraId="0B0B3BB0" w14:textId="48FD8436" w:rsidR="000850FB" w:rsidRDefault="000850FB" w:rsidP="000850FB">
      <w:pPr>
        <w:pStyle w:val="ListParagraph"/>
      </w:pPr>
    </w:p>
    <w:p w14:paraId="40C5EB13" w14:textId="5B001406" w:rsidR="000850FB" w:rsidRDefault="00B66A79" w:rsidP="00B66A79">
      <w:r>
        <w:t xml:space="preserve">What are my targets and what are the target to the </w:t>
      </w:r>
      <w:r w:rsidR="004525EE">
        <w:t>audience?</w:t>
      </w:r>
    </w:p>
    <w:p w14:paraId="01CC9AA7" w14:textId="6E129BA8" w:rsidR="00B66A79" w:rsidRDefault="00B66A79" w:rsidP="00B66A79">
      <w:pPr>
        <w:pStyle w:val="ListParagraph"/>
        <w:numPr>
          <w:ilvl w:val="0"/>
          <w:numId w:val="5"/>
        </w:numPr>
      </w:pPr>
      <w:r>
        <w:t>I want others to understand why I’m doing what I’m doing</w:t>
      </w:r>
    </w:p>
    <w:p w14:paraId="4C878108" w14:textId="515409D5" w:rsidR="00B66A79" w:rsidRDefault="00B66A79" w:rsidP="00B66A79">
      <w:pPr>
        <w:pStyle w:val="ListParagraph"/>
        <w:numPr>
          <w:ilvl w:val="0"/>
          <w:numId w:val="5"/>
        </w:numPr>
      </w:pPr>
      <w:r>
        <w:t>We know -a b c , we tried d, lets test e</w:t>
      </w:r>
    </w:p>
    <w:p w14:paraId="200A0A98" w14:textId="31E266AC" w:rsidR="004525EE" w:rsidRDefault="004525EE" w:rsidP="00B66A79">
      <w:pPr>
        <w:pStyle w:val="ListParagraph"/>
        <w:numPr>
          <w:ilvl w:val="0"/>
          <w:numId w:val="5"/>
        </w:numPr>
      </w:pPr>
      <w:r>
        <w:t xml:space="preserve">I want to talk a lot about the </w:t>
      </w:r>
      <w:r w:rsidR="00035A54">
        <w:t>design</w:t>
      </w:r>
    </w:p>
    <w:p w14:paraId="4267626B" w14:textId="67C5F3EA" w:rsidR="004525EE" w:rsidRDefault="004525EE" w:rsidP="004525EE">
      <w:pPr>
        <w:pStyle w:val="ListParagraph"/>
        <w:numPr>
          <w:ilvl w:val="1"/>
          <w:numId w:val="5"/>
        </w:numPr>
      </w:pPr>
      <w:r>
        <w:t xml:space="preserve">Amount order? </w:t>
      </w:r>
    </w:p>
    <w:p w14:paraId="302B4AE0" w14:textId="08376F56" w:rsidR="004525EE" w:rsidRDefault="004525EE" w:rsidP="004525EE">
      <w:pPr>
        <w:pStyle w:val="ListParagraph"/>
        <w:numPr>
          <w:ilvl w:val="1"/>
          <w:numId w:val="5"/>
        </w:numPr>
      </w:pPr>
      <w:r>
        <w:t>Number of trials?</w:t>
      </w:r>
    </w:p>
    <w:p w14:paraId="26C8B1F0" w14:textId="333A9EB7" w:rsidR="004525EE" w:rsidRDefault="004525EE" w:rsidP="004525EE">
      <w:pPr>
        <w:pStyle w:val="ListParagraph"/>
        <w:numPr>
          <w:ilvl w:val="1"/>
          <w:numId w:val="5"/>
        </w:numPr>
      </w:pPr>
      <w:r>
        <w:t>BMM – ideas?</w:t>
      </w:r>
    </w:p>
    <w:p w14:paraId="541B3F59" w14:textId="77777777" w:rsidR="004525EE" w:rsidRDefault="004525EE" w:rsidP="000850FB"/>
    <w:p w14:paraId="15891C8A" w14:textId="6AE7A7BF" w:rsidR="000850FB" w:rsidRDefault="000850FB" w:rsidP="000850FB">
      <w:r>
        <w:t>My project</w:t>
      </w:r>
    </w:p>
    <w:p w14:paraId="008B49A9" w14:textId="434DBF42" w:rsidR="00446599" w:rsidRDefault="00446599" w:rsidP="000850FB">
      <w:r>
        <w:t>Put power point on the side – and write a week.</w:t>
      </w:r>
    </w:p>
    <w:p w14:paraId="0EAAC3B5" w14:textId="7E94DA55" w:rsidR="000850FB" w:rsidRDefault="000850FB" w:rsidP="000850FB">
      <w:pPr>
        <w:pStyle w:val="ListParagraph"/>
        <w:numPr>
          <w:ilvl w:val="0"/>
          <w:numId w:val="3"/>
        </w:numPr>
      </w:pPr>
      <w:r>
        <w:t>What we don’t now on awareness AND control</w:t>
      </w:r>
    </w:p>
    <w:p w14:paraId="2F88EA36" w14:textId="65A40A52" w:rsidR="00485169" w:rsidRDefault="00485169" w:rsidP="000850FB">
      <w:pPr>
        <w:pStyle w:val="ListParagraph"/>
        <w:numPr>
          <w:ilvl w:val="0"/>
          <w:numId w:val="3"/>
        </w:numPr>
      </w:pPr>
      <w:r>
        <w:t xml:space="preserve">Internal MAB + </w:t>
      </w:r>
      <w:proofErr w:type="spellStart"/>
      <w:r>
        <w:t>Iftach</w:t>
      </w:r>
      <w:proofErr w:type="spellEnd"/>
      <w:r>
        <w:t xml:space="preserve"> </w:t>
      </w:r>
      <w:proofErr w:type="spellStart"/>
      <w:r>
        <w:t>underreview</w:t>
      </w:r>
      <w:proofErr w:type="spellEnd"/>
      <w:r w:rsidR="00CE4A8A">
        <w:t>,</w:t>
      </w:r>
      <w:r>
        <w:t xml:space="preserve"> </w:t>
      </w:r>
      <w:proofErr w:type="spellStart"/>
      <w:r w:rsidR="00CE4A8A">
        <w:t>Afact</w:t>
      </w:r>
      <w:proofErr w:type="spellEnd"/>
      <w:r w:rsidR="00CE4A8A">
        <w:t xml:space="preserve">-last paper, </w:t>
      </w:r>
      <w:proofErr w:type="spellStart"/>
      <w:r w:rsidR="00CE4A8A">
        <w:t>iftach</w:t>
      </w:r>
      <w:proofErr w:type="spellEnd"/>
      <w:r w:rsidR="00CE4A8A">
        <w:t xml:space="preserve"> model (</w:t>
      </w:r>
      <w:proofErr w:type="spellStart"/>
      <w:r w:rsidR="00CE4A8A">
        <w:t>liad</w:t>
      </w:r>
      <w:proofErr w:type="spellEnd"/>
      <w:r w:rsidR="00CE4A8A">
        <w:t xml:space="preserve"> first author +</w:t>
      </w:r>
      <w:r w:rsidR="004525EE">
        <w:t xml:space="preserve"> </w:t>
      </w:r>
      <w:proofErr w:type="spellStart"/>
      <w:r w:rsidR="00CE4A8A">
        <w:t>mab</w:t>
      </w:r>
      <w:proofErr w:type="spellEnd"/>
      <w:r w:rsidR="00CE4A8A">
        <w:t>)</w:t>
      </w:r>
    </w:p>
    <w:p w14:paraId="4A4FEC8E" w14:textId="7FCE0A0C" w:rsidR="00CE4A8A" w:rsidRDefault="00CE4A8A" w:rsidP="00CE4A8A">
      <w:pPr>
        <w:pStyle w:val="ListParagraph"/>
        <w:numPr>
          <w:ilvl w:val="1"/>
          <w:numId w:val="3"/>
        </w:numPr>
      </w:pPr>
      <w:r>
        <w:t xml:space="preserve">Omer send me the most updated </w:t>
      </w:r>
    </w:p>
    <w:p w14:paraId="6C73A5B9" w14:textId="0AA3410D" w:rsidR="00CE4A8A" w:rsidRDefault="00CE4A8A" w:rsidP="004525EE">
      <w:pPr>
        <w:pStyle w:val="ListParagraph"/>
        <w:numPr>
          <w:ilvl w:val="1"/>
          <w:numId w:val="3"/>
        </w:numPr>
      </w:pPr>
      <w:r>
        <w:t xml:space="preserve">Amit sending me it </w:t>
      </w:r>
    </w:p>
    <w:p w14:paraId="34035016" w14:textId="373FDB45" w:rsidR="004525EE" w:rsidRDefault="004525EE" w:rsidP="004525EE"/>
    <w:p w14:paraId="27CBAE99" w14:textId="4648DE99" w:rsidR="004525EE" w:rsidRDefault="004525EE" w:rsidP="004525EE">
      <w:pPr>
        <w:pStyle w:val="ListParagraph"/>
        <w:numPr>
          <w:ilvl w:val="0"/>
          <w:numId w:val="5"/>
        </w:numPr>
      </w:pPr>
      <w:r>
        <w:t>Experimentally manipulating meta-</w:t>
      </w:r>
      <w:r w:rsidR="00035A54">
        <w:t>awareness</w:t>
      </w:r>
      <w:r>
        <w:t xml:space="preserve"> in order to test if its </w:t>
      </w:r>
      <w:r w:rsidR="00035A54">
        <w:t>malleable</w:t>
      </w:r>
      <w:r>
        <w:t xml:space="preserve"> and</w:t>
      </w:r>
    </w:p>
    <w:p w14:paraId="298C1B48" w14:textId="2C23A084" w:rsidR="004525EE" w:rsidRDefault="004525EE" w:rsidP="004525EE">
      <w:pPr>
        <w:pStyle w:val="ListParagraph"/>
        <w:numPr>
          <w:ilvl w:val="0"/>
          <w:numId w:val="5"/>
        </w:numPr>
      </w:pPr>
      <w:r>
        <w:t>Does incrementing it have impact on attentional control</w:t>
      </w:r>
      <w:r w:rsidR="00035A54">
        <w:t xml:space="preserve"> (disengaging internal attention – like from negative thoughts and re-engaging)</w:t>
      </w:r>
    </w:p>
    <w:p w14:paraId="749A9FE1" w14:textId="54C71438" w:rsidR="00035A54" w:rsidRDefault="00035A54" w:rsidP="00035A54">
      <w:pPr>
        <w:pStyle w:val="ListParagraph"/>
        <w:numPr>
          <w:ilvl w:val="0"/>
          <w:numId w:val="5"/>
        </w:numPr>
      </w:pPr>
      <w:r>
        <w:t>And We don’t have internal AFACT and BMM</w:t>
      </w:r>
    </w:p>
    <w:p w14:paraId="4DBFFCDE" w14:textId="77777777" w:rsidR="004525EE" w:rsidRDefault="004525EE" w:rsidP="004525EE"/>
    <w:p w14:paraId="4A155713" w14:textId="075A5392" w:rsidR="00CE4A8A" w:rsidRDefault="00CE4A8A" w:rsidP="00CE4A8A">
      <w:pPr>
        <w:pStyle w:val="ListParagraph"/>
        <w:numPr>
          <w:ilvl w:val="0"/>
          <w:numId w:val="4"/>
        </w:numPr>
      </w:pPr>
      <w:r>
        <w:t>What is my question:</w:t>
      </w:r>
    </w:p>
    <w:p w14:paraId="2F44CCD3" w14:textId="5B1FCE57" w:rsidR="00CE4A8A" w:rsidRDefault="00CE4A8A" w:rsidP="00CE4A8A">
      <w:pPr>
        <w:pStyle w:val="ListParagraph"/>
        <w:numPr>
          <w:ilvl w:val="0"/>
          <w:numId w:val="4"/>
        </w:numPr>
      </w:pPr>
      <w:r>
        <w:t xml:space="preserve">My addition over former work – </w:t>
      </w:r>
    </w:p>
    <w:p w14:paraId="291D1A96" w14:textId="1E646563" w:rsidR="00CE4A8A" w:rsidRDefault="00CE4A8A" w:rsidP="00CE4A8A">
      <w:pPr>
        <w:pStyle w:val="ListParagraph"/>
        <w:numPr>
          <w:ilvl w:val="0"/>
          <w:numId w:val="4"/>
        </w:numPr>
      </w:pPr>
      <w:r>
        <w:t>Mindfulness – is doing the exact same thing.</w:t>
      </w:r>
    </w:p>
    <w:p w14:paraId="5C73CC9E" w14:textId="7FAB3B16" w:rsidR="00620CE9" w:rsidRDefault="00620CE9" w:rsidP="00620CE9">
      <w:pPr>
        <w:pStyle w:val="ListParagraph"/>
        <w:numPr>
          <w:ilvl w:val="1"/>
          <w:numId w:val="4"/>
        </w:numPr>
      </w:pPr>
      <w:r>
        <w:t>Internal attention dis-control</w:t>
      </w:r>
    </w:p>
    <w:p w14:paraId="6706A636" w14:textId="6DF32E1B" w:rsidR="00620CE9" w:rsidRDefault="00620CE9" w:rsidP="00620CE9">
      <w:pPr>
        <w:pStyle w:val="ListParagraph"/>
        <w:numPr>
          <w:ilvl w:val="1"/>
          <w:numId w:val="4"/>
        </w:numPr>
      </w:pPr>
      <w:r>
        <w:t>Dichotic – internal-internal – a task that is a generalization to the trained.</w:t>
      </w:r>
    </w:p>
    <w:p w14:paraId="42E66866" w14:textId="5FA1C79D" w:rsidR="00CE4A8A" w:rsidRDefault="00CE4A8A" w:rsidP="00620CE9">
      <w:pPr>
        <w:pStyle w:val="ListParagraph"/>
        <w:numPr>
          <w:ilvl w:val="1"/>
          <w:numId w:val="4"/>
        </w:numPr>
      </w:pPr>
      <w:r>
        <w:t xml:space="preserve">To this is the next incremental stem – in understanding the mechanism in an experimental </w:t>
      </w:r>
      <w:r w:rsidR="00620CE9">
        <w:t xml:space="preserve">manipulation (my three groups) </w:t>
      </w:r>
    </w:p>
    <w:p w14:paraId="177A7E82" w14:textId="54BCAF75" w:rsidR="004525EE" w:rsidRDefault="00CE4A8A" w:rsidP="004525EE">
      <w:pPr>
        <w:pStyle w:val="ListParagraph"/>
        <w:numPr>
          <w:ilvl w:val="1"/>
          <w:numId w:val="4"/>
        </w:numPr>
      </w:pPr>
      <w:r>
        <w:t>Translational im</w:t>
      </w:r>
      <w:r w:rsidR="00620CE9">
        <w:t>plication to experimental therapeutic – augmented large</w:t>
      </w:r>
      <w:r w:rsidR="00B66A79">
        <w:t>-</w:t>
      </w:r>
      <w:r w:rsidR="00620CE9">
        <w:t>scale intervention in a focused experimental training.</w:t>
      </w:r>
    </w:p>
    <w:p w14:paraId="2FB323BC" w14:textId="473A7142" w:rsidR="000850FB" w:rsidRDefault="000850FB" w:rsidP="000850FB"/>
    <w:p w14:paraId="2817DEE6" w14:textId="77777777" w:rsidR="000850FB" w:rsidRDefault="000850FB" w:rsidP="000850FB"/>
    <w:sectPr w:rsidR="000850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E73389"/>
    <w:multiLevelType w:val="hybridMultilevel"/>
    <w:tmpl w:val="2A6266D4"/>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D97304A"/>
    <w:multiLevelType w:val="hybridMultilevel"/>
    <w:tmpl w:val="CF7EA7DC"/>
    <w:lvl w:ilvl="0" w:tplc="3AFC5E44">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5DC0531"/>
    <w:multiLevelType w:val="hybridMultilevel"/>
    <w:tmpl w:val="B6627D42"/>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3F00234F"/>
    <w:multiLevelType w:val="hybridMultilevel"/>
    <w:tmpl w:val="67F6E7F6"/>
    <w:lvl w:ilvl="0" w:tplc="FCCA9700">
      <w:numFmt w:val="bullet"/>
      <w:lvlText w:val=""/>
      <w:lvlJc w:val="left"/>
      <w:pPr>
        <w:ind w:left="720" w:hanging="360"/>
      </w:pPr>
      <w:rPr>
        <w:rFonts w:ascii="Wingdings" w:eastAsiaTheme="minorHAnsi" w:hAnsi="Wingding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3F8F0713"/>
    <w:multiLevelType w:val="hybridMultilevel"/>
    <w:tmpl w:val="E59C5194"/>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669F2A07"/>
    <w:multiLevelType w:val="hybridMultilevel"/>
    <w:tmpl w:val="8F7AA102"/>
    <w:lvl w:ilvl="0" w:tplc="277C0AB8">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67ED4C86"/>
    <w:multiLevelType w:val="hybridMultilevel"/>
    <w:tmpl w:val="76F8A128"/>
    <w:lvl w:ilvl="0" w:tplc="7CF2BC32">
      <w:start w:val="1"/>
      <w:numFmt w:val="decimal"/>
      <w:lvlText w:val="%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7" w15:restartNumberingAfterBreak="0">
    <w:nsid w:val="71A46316"/>
    <w:multiLevelType w:val="hybridMultilevel"/>
    <w:tmpl w:val="19C26E72"/>
    <w:lvl w:ilvl="0" w:tplc="15860834">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1"/>
  </w:num>
  <w:num w:numId="5">
    <w:abstractNumId w:val="7"/>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7A8"/>
    <w:rsid w:val="00035A54"/>
    <w:rsid w:val="000850FB"/>
    <w:rsid w:val="00174190"/>
    <w:rsid w:val="00221057"/>
    <w:rsid w:val="00332436"/>
    <w:rsid w:val="003345D5"/>
    <w:rsid w:val="003E7C69"/>
    <w:rsid w:val="003F6CB8"/>
    <w:rsid w:val="00446599"/>
    <w:rsid w:val="004525EE"/>
    <w:rsid w:val="00485169"/>
    <w:rsid w:val="00620CE9"/>
    <w:rsid w:val="009906AB"/>
    <w:rsid w:val="00AF3F12"/>
    <w:rsid w:val="00B1316B"/>
    <w:rsid w:val="00B66A79"/>
    <w:rsid w:val="00B977A8"/>
    <w:rsid w:val="00CB7B06"/>
    <w:rsid w:val="00CE4A8A"/>
    <w:rsid w:val="00F0162B"/>
    <w:rsid w:val="00F8421A"/>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8B8DB"/>
  <w15:chartTrackingRefBased/>
  <w15:docId w15:val="{1F5AAAB7-CA28-4D2C-BAC2-20D976E5F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50FB"/>
    <w:pPr>
      <w:ind w:left="720"/>
      <w:contextualSpacing/>
    </w:pPr>
  </w:style>
  <w:style w:type="paragraph" w:styleId="BalloonText">
    <w:name w:val="Balloon Text"/>
    <w:basedOn w:val="Normal"/>
    <w:link w:val="BalloonTextChar"/>
    <w:uiPriority w:val="99"/>
    <w:semiHidden/>
    <w:unhideWhenUsed/>
    <w:rsid w:val="009906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6A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4</Pages>
  <Words>10410</Words>
  <Characters>5933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תומר עוז</dc:creator>
  <cp:keywords/>
  <dc:description/>
  <cp:lastModifiedBy>תומר עוז</cp:lastModifiedBy>
  <cp:revision>9</cp:revision>
  <dcterms:created xsi:type="dcterms:W3CDTF">2020-03-18T10:17:00Z</dcterms:created>
  <dcterms:modified xsi:type="dcterms:W3CDTF">2020-12-18T15:37:00Z</dcterms:modified>
</cp:coreProperties>
</file>